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65CE" w14:textId="1ABFA8C8" w:rsidR="009303D9" w:rsidRDefault="00CB63D9" w:rsidP="00E165BC">
      <w:pPr>
        <w:pStyle w:val="papertitle"/>
        <w:spacing w:before="100" w:beforeAutospacing="1" w:after="100" w:afterAutospacing="1"/>
      </w:pPr>
      <w:r>
        <w:rPr>
          <w:lang w:val="en-GB"/>
        </w:rPr>
        <w:t xml:space="preserve">Lightweight </w:t>
      </w:r>
      <w:r w:rsidRPr="00647796">
        <w:rPr>
          <w:lang w:val="en-GB"/>
        </w:rPr>
        <w:t>Blockchain of Things (BCoT)</w:t>
      </w:r>
      <w:r>
        <w:rPr>
          <w:lang w:val="en-GB"/>
        </w:rPr>
        <w:t xml:space="preserve"> Architecture for Enhanced Security</w:t>
      </w:r>
      <w:r w:rsidR="00806DE7">
        <w:rPr>
          <w:lang w:val="en-GB"/>
        </w:rPr>
        <w:t>: A systematic literature review</w:t>
      </w:r>
      <w:r>
        <w:t xml:space="preserve"> </w:t>
      </w:r>
    </w:p>
    <w:p w14:paraId="01C7E57B" w14:textId="77777777" w:rsidR="00D7522C" w:rsidRDefault="00D7522C" w:rsidP="003B4E04">
      <w:pPr>
        <w:pStyle w:val="Author"/>
        <w:spacing w:before="100" w:beforeAutospacing="1" w:after="100" w:afterAutospacing="1" w:line="120" w:lineRule="auto"/>
        <w:rPr>
          <w:sz w:val="16"/>
          <w:szCs w:val="16"/>
        </w:rPr>
      </w:pPr>
    </w:p>
    <w:p w14:paraId="6CBB4A77"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default" r:id="rId8"/>
          <w:footerReference w:type="first" r:id="rId9"/>
          <w:pgSz w:w="11906" w:h="16838" w:code="9"/>
          <w:pgMar w:top="540" w:right="893" w:bottom="1440" w:left="893" w:header="720" w:footer="720" w:gutter="0"/>
          <w:cols w:space="720"/>
          <w:titlePg/>
          <w:docGrid w:linePitch="360"/>
        </w:sectPr>
      </w:pPr>
    </w:p>
    <w:p w14:paraId="6824AC92" w14:textId="77777777" w:rsidR="00BD670B" w:rsidRDefault="009303D9" w:rsidP="00BD670B">
      <w:pPr>
        <w:pStyle w:val="Author"/>
        <w:spacing w:before="100" w:beforeAutospacing="1"/>
        <w:rPr>
          <w:sz w:val="18"/>
          <w:szCs w:val="18"/>
        </w:rPr>
      </w:pPr>
      <w:r w:rsidRPr="00F847A6">
        <w:rPr>
          <w:sz w:val="18"/>
          <w:szCs w:val="18"/>
        </w:rPr>
        <w:t>line 1</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p>
    <w:p w14:paraId="61FD38D3" w14:textId="77777777" w:rsidR="001A3B3D" w:rsidRPr="00F847A6" w:rsidRDefault="00447BB9" w:rsidP="007B6DDA">
      <w:pPr>
        <w:pStyle w:val="Author"/>
        <w:spacing w:before="100" w:beforeAutospacing="1"/>
        <w:rPr>
          <w:sz w:val="18"/>
          <w:szCs w:val="18"/>
        </w:rPr>
      </w:pPr>
      <w:r w:rsidRPr="00F847A6">
        <w:rPr>
          <w:sz w:val="18"/>
          <w:szCs w:val="18"/>
        </w:rPr>
        <w:t>line 1: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A79E40C" w14:textId="77777777" w:rsidR="001A3B3D" w:rsidRPr="00F847A6" w:rsidRDefault="00447BB9" w:rsidP="00447BB9">
      <w:pPr>
        <w:pStyle w:val="Author"/>
        <w:spacing w:before="100" w:beforeAutospacing="1"/>
        <w:rPr>
          <w:sz w:val="18"/>
          <w:szCs w:val="18"/>
        </w:rPr>
      </w:pPr>
      <w:r>
        <w:rPr>
          <w:sz w:val="18"/>
          <w:szCs w:val="18"/>
        </w:rPr>
        <w:t>li</w:t>
      </w:r>
      <w:r w:rsidRPr="00F847A6">
        <w:rPr>
          <w:sz w:val="18"/>
          <w:szCs w:val="18"/>
        </w:rPr>
        <w:t>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12E81B1" w14:textId="77777777" w:rsidR="00447BB9" w:rsidRDefault="00447BB9" w:rsidP="00447BB9">
      <w:pPr>
        <w:pStyle w:val="Author"/>
        <w:spacing w:before="100" w:beforeAutospacing="1"/>
      </w:pPr>
      <w:r w:rsidRPr="00F847A6">
        <w:rPr>
          <w:sz w:val="18"/>
          <w:szCs w:val="18"/>
        </w:rPr>
        <w:t>li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t xml:space="preserve"> </w:t>
      </w:r>
    </w:p>
    <w:p w14:paraId="30323B45"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121882FC"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5165CADF" w14:textId="3139C7E5" w:rsidR="004D72B5" w:rsidRDefault="009303D9" w:rsidP="00972203">
      <w:pPr>
        <w:pStyle w:val="Abstract"/>
        <w:rPr>
          <w:i/>
          <w:iCs/>
        </w:rPr>
      </w:pPr>
      <w:r>
        <w:rPr>
          <w:i/>
          <w:iCs/>
        </w:rPr>
        <w:t>Abstract</w:t>
      </w:r>
      <w:r>
        <w:t>—</w:t>
      </w:r>
      <w:r w:rsidR="000350D8" w:rsidRPr="000350D8">
        <w:t xml:space="preserve">As the concepts of blockchain and the Internet of Things are more and more </w:t>
      </w:r>
      <w:r w:rsidR="00316FF2">
        <w:rPr>
          <w:rFonts w:hint="eastAsia"/>
          <w:lang w:eastAsia="zh-CN"/>
        </w:rPr>
        <w:t>popular</w:t>
      </w:r>
      <w:r w:rsidR="000350D8" w:rsidRPr="000350D8">
        <w:t xml:space="preserve"> in the field of civil and </w:t>
      </w:r>
      <w:r w:rsidR="005160B3" w:rsidRPr="005160B3">
        <w:t>military</w:t>
      </w:r>
      <w:r w:rsidR="00732783">
        <w:t xml:space="preserve">, </w:t>
      </w:r>
      <w:r w:rsidR="003B5083">
        <w:t xml:space="preserve">many researchers are working on intelligent selection of </w:t>
      </w:r>
      <w:r w:rsidR="00732783">
        <w:t>blockchain based adaptive IoT application</w:t>
      </w:r>
      <w:r w:rsidR="00DC4E93">
        <w:t xml:space="preserve"> for enhanced security</w:t>
      </w:r>
      <w:r w:rsidR="002A1C1B">
        <w:rPr>
          <w:lang w:eastAsia="zh-CN"/>
        </w:rPr>
        <w:t>.</w:t>
      </w:r>
      <w:r w:rsidR="00D50AB3">
        <w:t xml:space="preserve"> </w:t>
      </w:r>
      <w:r w:rsidR="00863D37">
        <w:t xml:space="preserve">The research to date has tended to focus on </w:t>
      </w:r>
      <w:r w:rsidR="00173EA0">
        <w:t xml:space="preserve">solutions rather than </w:t>
      </w:r>
      <w:r w:rsidR="00E870E8">
        <w:t>comparison</w:t>
      </w:r>
      <w:r w:rsidR="00173EA0">
        <w:t xml:space="preserve"> between different solutions. </w:t>
      </w:r>
      <w:r w:rsidR="0033380A">
        <w:t>A</w:t>
      </w:r>
      <w:r w:rsidR="007C43A6">
        <w:t>fter research 65 papers spanning over 20 years, we are trying to give a literature review of research on lightweight blockchain of things architecture for enhanced security.</w:t>
      </w:r>
      <w:r w:rsidR="005F1395">
        <w:t xml:space="preserve"> In particular, we first introduce integration of internet with blockchain technology and we will further talk about its </w:t>
      </w:r>
      <w:r w:rsidR="00C23918">
        <w:t>challenges</w:t>
      </w:r>
      <w:r w:rsidR="002F2A10">
        <w:t xml:space="preserve"> individually</w:t>
      </w:r>
      <w:r w:rsidR="005F1395">
        <w:t>.</w:t>
      </w:r>
      <w:r w:rsidR="002F2A10">
        <w:t xml:space="preserve">  </w:t>
      </w:r>
      <w:r w:rsidR="005F1395">
        <w:t xml:space="preserve"> </w:t>
      </w:r>
    </w:p>
    <w:p w14:paraId="4924B83C" w14:textId="6711B7F0" w:rsidR="009303D9" w:rsidRPr="004D72B5" w:rsidRDefault="004D72B5" w:rsidP="00972203">
      <w:pPr>
        <w:pStyle w:val="Keywords"/>
      </w:pPr>
      <w:r w:rsidRPr="004D72B5">
        <w:t>Keywords—</w:t>
      </w:r>
      <w:r w:rsidR="000B0C51">
        <w:t>Collaborative security</w:t>
      </w:r>
      <w:r w:rsidR="00D7522C">
        <w:t>,</w:t>
      </w:r>
      <w:r w:rsidR="009303D9" w:rsidRPr="004D72B5">
        <w:t xml:space="preserve"> </w:t>
      </w:r>
      <w:r w:rsidR="000B0C51">
        <w:t>Lightweight blockchain</w:t>
      </w:r>
      <w:r w:rsidR="00D779AC">
        <w:t xml:space="preserve"> of things</w:t>
      </w:r>
      <w:r w:rsidR="00D7522C">
        <w:t>,</w:t>
      </w:r>
      <w:r w:rsidR="009303D9" w:rsidRPr="004D72B5">
        <w:t xml:space="preserve"> </w:t>
      </w:r>
      <w:r w:rsidR="000B0C51">
        <w:t>Blockchain security</w:t>
      </w:r>
      <w:r w:rsidR="007D20C9">
        <w:t>,</w:t>
      </w:r>
      <w:r w:rsidR="00CA3F15">
        <w:t xml:space="preserve"> IoT security</w:t>
      </w:r>
      <w:r w:rsidR="007022EE">
        <w:t xml:space="preserve">, </w:t>
      </w:r>
      <w:r w:rsidR="007022EE" w:rsidRPr="007022EE">
        <w:t>Traceability System</w:t>
      </w:r>
    </w:p>
    <w:p w14:paraId="20BCACDE" w14:textId="58D4356B" w:rsidR="009303D9" w:rsidRPr="00D632BE" w:rsidRDefault="009303D9" w:rsidP="006B6B66">
      <w:pPr>
        <w:pStyle w:val="1"/>
      </w:pPr>
      <w:r w:rsidRPr="00D632BE">
        <w:t xml:space="preserve">Introduction </w:t>
      </w:r>
    </w:p>
    <w:p w14:paraId="222F961E" w14:textId="77777777" w:rsidR="00866BEB" w:rsidRDefault="00B163CA" w:rsidP="006527DE">
      <w:pPr>
        <w:pStyle w:val="a3"/>
        <w:rPr>
          <w:lang w:val="en-US"/>
        </w:rPr>
      </w:pPr>
      <w:r>
        <w:rPr>
          <w:lang w:val="en-US"/>
        </w:rPr>
        <w:t xml:space="preserve">As technology have changed the way that we live, a multitude of devices connected </w:t>
      </w:r>
      <w:r w:rsidR="008961B7">
        <w:rPr>
          <w:lang w:val="en-US"/>
        </w:rPr>
        <w:t xml:space="preserve">in the network </w:t>
      </w:r>
      <w:r>
        <w:rPr>
          <w:lang w:val="en-US"/>
        </w:rPr>
        <w:t xml:space="preserve">are </w:t>
      </w:r>
      <w:r w:rsidR="005456E3">
        <w:rPr>
          <w:lang w:val="en-US"/>
        </w:rPr>
        <w:t>providing us ways to communicate between machine and people</w:t>
      </w:r>
      <w:r>
        <w:rPr>
          <w:lang w:val="en-US"/>
        </w:rPr>
        <w:t xml:space="preserve"> in our data-drive society</w:t>
      </w:r>
      <w:r w:rsidR="00866BEB">
        <w:rPr>
          <w:lang w:val="en-US"/>
        </w:rPr>
        <w:t xml:space="preserve"> </w:t>
      </w:r>
      <w:r w:rsidR="005F0340">
        <w:rPr>
          <w:lang w:val="en-US"/>
        </w:rPr>
        <w:fldChar w:fldCharType="begin"/>
      </w:r>
      <w:r w:rsidR="005F0340">
        <w:rPr>
          <w:lang w:val="en-US"/>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5F0340">
        <w:rPr>
          <w:lang w:val="en-US"/>
        </w:rPr>
        <w:fldChar w:fldCharType="separate"/>
      </w:r>
      <w:r w:rsidR="005F0340">
        <w:rPr>
          <w:noProof/>
          <w:lang w:val="en-US"/>
        </w:rPr>
        <w:t>[1]</w:t>
      </w:r>
      <w:r w:rsidR="005F0340">
        <w:rPr>
          <w:lang w:val="en-US"/>
        </w:rPr>
        <w:fldChar w:fldCharType="end"/>
      </w:r>
      <w:r>
        <w:rPr>
          <w:lang w:val="en-US"/>
        </w:rPr>
        <w:t xml:space="preserve">. </w:t>
      </w:r>
      <w:r w:rsidR="007F43AB">
        <w:rPr>
          <w:lang w:val="en-US"/>
        </w:rPr>
        <w:t xml:space="preserve">However, the </w:t>
      </w:r>
      <w:r w:rsidR="007F43AB" w:rsidRPr="00E976E7">
        <w:rPr>
          <w:lang w:val="en-US"/>
        </w:rPr>
        <w:t>pervasiveness</w:t>
      </w:r>
      <w:r w:rsidR="007F43AB">
        <w:rPr>
          <w:lang w:val="en-US"/>
        </w:rPr>
        <w:t xml:space="preserve"> of internet of things device undoubtfully gives the privacy and security some vulnerabilities. Weaknesses on the internet of things such as poor privacy and security vulnerabilities are getting more concerned</w:t>
      </w:r>
      <w:r w:rsidR="00866BEB">
        <w:rPr>
          <w:lang w:val="en-US"/>
        </w:rPr>
        <w:t xml:space="preserve"> </w:t>
      </w:r>
      <w:r w:rsidR="007F43AB">
        <w:rPr>
          <w:lang w:val="en-US"/>
        </w:rPr>
        <w:fldChar w:fldCharType="begin"/>
      </w:r>
      <w:r w:rsidR="007F43AB">
        <w:rPr>
          <w:lang w:val="en-US"/>
        </w:rPr>
        <w:instrText xml:space="preserve"> ADDIN EN.CITE &lt;EndNote&gt;&lt;Cite&gt;&lt;Author&gt;Dai&lt;/Author&gt;&lt;Year&gt;2019&lt;/Year&gt;&lt;RecNum&gt;129&lt;/RecNum&gt;&lt;DisplayText&gt;[2]&lt;/DisplayText&gt;&lt;record&gt;&lt;rec-number&gt;129&lt;/rec-number&gt;&lt;foreign-keys&gt;&lt;key app="EN" db-id="ad5awtp2a0f5ebe9t9o5vrs9spwz0f952xes" timestamp="1630487452"&gt;129&lt;/key&gt;&lt;/foreign-keys&gt;&lt;ref-type name="Journal Article"&gt;17&lt;/ref-type&gt;&lt;contributors&gt;&lt;authors&gt;&lt;author&gt;Dai, Hong-Ning&lt;/author&gt;&lt;author&gt;Zheng, Zibin&lt;/author&gt;&lt;author&gt;Zhang, Yan&lt;/author&gt;&lt;/authors&gt;&lt;/contributors&gt;&lt;titles&gt;&lt;title&gt;Blockchain for Internet of Things: A survey&lt;/title&gt;&lt;secondary-title&gt;IEEE Internet of Things Journal&lt;/secondary-title&gt;&lt;/titles&gt;&lt;periodical&gt;&lt;full-title&gt;IEEE Internet of Things Journal&lt;/full-title&gt;&lt;/periodical&gt;&lt;pages&gt;8076-8094&lt;/pages&gt;&lt;volume&gt;6&lt;/volume&gt;&lt;number&gt;5&lt;/number&gt;&lt;dates&gt;&lt;year&gt;2019&lt;/year&gt;&lt;/dates&gt;&lt;isbn&gt;2327-4662&lt;/isbn&gt;&lt;urls&gt;&lt;/urls&gt;&lt;/record&gt;&lt;/Cite&gt;&lt;/EndNote&gt;</w:instrText>
      </w:r>
      <w:r w:rsidR="007F43AB">
        <w:rPr>
          <w:lang w:val="en-US"/>
        </w:rPr>
        <w:fldChar w:fldCharType="separate"/>
      </w:r>
      <w:r w:rsidR="007F43AB">
        <w:rPr>
          <w:noProof/>
          <w:lang w:val="en-US"/>
        </w:rPr>
        <w:t>[2]</w:t>
      </w:r>
      <w:r w:rsidR="007F43AB">
        <w:rPr>
          <w:lang w:val="en-US"/>
        </w:rPr>
        <w:fldChar w:fldCharType="end"/>
      </w:r>
      <w:r w:rsidR="007F43AB">
        <w:rPr>
          <w:lang w:val="en-US"/>
        </w:rPr>
        <w:t>.</w:t>
      </w:r>
    </w:p>
    <w:p w14:paraId="4B229CFB" w14:textId="0D431A9E" w:rsidR="00580252" w:rsidRDefault="00187778" w:rsidP="006527DE">
      <w:pPr>
        <w:pStyle w:val="a3"/>
        <w:rPr>
          <w:lang w:val="en-US"/>
        </w:rPr>
      </w:pPr>
      <w:r>
        <w:rPr>
          <w:lang w:val="en-US"/>
        </w:rPr>
        <w:t xml:space="preserve">Meanwhile, blockchain technology which offers the method to address the challenge of IoT technology has consequently formed </w:t>
      </w:r>
      <w:r w:rsidR="00D37ACF">
        <w:rPr>
          <w:lang w:val="en-US"/>
        </w:rPr>
        <w:t xml:space="preserve">the </w:t>
      </w:r>
      <w:r w:rsidR="00EC2CDE">
        <w:rPr>
          <w:lang w:val="en-US"/>
        </w:rPr>
        <w:t>lightweight blockchain of things</w:t>
      </w:r>
      <w:r w:rsidR="008D4427">
        <w:rPr>
          <w:lang w:val="en-US"/>
        </w:rPr>
        <w:t xml:space="preserve"> </w:t>
      </w:r>
      <w:r w:rsidR="00324E8F">
        <w:rPr>
          <w:lang w:val="en-US"/>
        </w:rPr>
        <w:fldChar w:fldCharType="begin"/>
      </w:r>
      <w:r w:rsidR="00324E8F">
        <w:rPr>
          <w:lang w:val="en-US"/>
        </w:rPr>
        <w:instrText xml:space="preserve"> ADDIN EN.CITE &lt;EndNote&gt;&lt;Cite&gt;&lt;Author&gt;Viriyasitavat&lt;/Author&gt;&lt;Year&gt;2019&lt;/Year&gt;&lt;RecNum&gt;92&lt;/RecNum&gt;&lt;DisplayText&gt;[3]&lt;/DisplayText&gt;&lt;record&gt;&lt;rec-number&gt;92&lt;/rec-number&gt;&lt;foreign-keys&gt;&lt;key app="EN" db-id="ad5awtp2a0f5ebe9t9o5vrs9spwz0f952xes" timestamp="1630454900"&gt;92&lt;/key&gt;&lt;/foreign-keys&gt;&lt;ref-type name="Journal Article"&gt;17&lt;/ref-type&gt;&lt;contributors&gt;&lt;authors&gt;&lt;author&gt;Viriyasitavat, Wattana&lt;/author&gt;&lt;author&gt;Xu, Li Da&lt;/author&gt;&lt;author&gt;Bi, Zhuming&lt;/author&gt;&lt;author&gt;Hoonsopon, Danupol&lt;/author&gt;&lt;/authors&gt;&lt;/contributors&gt;&lt;titles&gt;&lt;title&gt;Blockchain Technology for Applications in Internet of Things—Mapping From System Design Perspective&lt;/title&gt;&lt;secondary-title&gt;IEEE Internet of Things Journal&lt;/secondary-title&gt;&lt;/titles&gt;&lt;periodical&gt;&lt;full-title&gt;IEEE Internet of Things Journal&lt;/full-title&gt;&lt;/periodical&gt;&lt;pages&gt;8155-8168&lt;/pages&gt;&lt;volume&gt;6&lt;/volume&gt;&lt;number&gt;5&lt;/number&gt;&lt;section&gt;8155&lt;/section&gt;&lt;dates&gt;&lt;year&gt;2019&lt;/year&gt;&lt;/dates&gt;&lt;isbn&gt;2327-4662&amp;#xD;2372-2541&lt;/isbn&gt;&lt;urls&gt;&lt;/urls&gt;&lt;electronic-resource-num&gt;10.1109/jiot.2019.2925825&lt;/electronic-resource-num&gt;&lt;/record&gt;&lt;/Cite&gt;&lt;/EndNote&gt;</w:instrText>
      </w:r>
      <w:r w:rsidR="00324E8F">
        <w:rPr>
          <w:lang w:val="en-US"/>
        </w:rPr>
        <w:fldChar w:fldCharType="separate"/>
      </w:r>
      <w:r w:rsidR="00324E8F">
        <w:rPr>
          <w:noProof/>
          <w:lang w:val="en-US"/>
        </w:rPr>
        <w:t>[3]</w:t>
      </w:r>
      <w:r w:rsidR="00324E8F">
        <w:rPr>
          <w:lang w:val="en-US"/>
        </w:rPr>
        <w:fldChar w:fldCharType="end"/>
      </w:r>
      <w:r>
        <w:rPr>
          <w:lang w:val="en-US"/>
        </w:rPr>
        <w:t xml:space="preserve">. </w:t>
      </w:r>
      <w:r w:rsidR="00A71605">
        <w:rPr>
          <w:lang w:val="en-US"/>
        </w:rPr>
        <w:t xml:space="preserve">There are many researchers working on </w:t>
      </w:r>
      <w:r w:rsidR="002B57A5">
        <w:rPr>
          <w:lang w:val="en-US"/>
        </w:rPr>
        <w:t>this new technology</w:t>
      </w:r>
      <w:r w:rsidR="00B80CD4">
        <w:rPr>
          <w:lang w:val="en-US"/>
        </w:rPr>
        <w:t xml:space="preserve">. </w:t>
      </w:r>
    </w:p>
    <w:p w14:paraId="1FF7F976" w14:textId="3E02D2C8" w:rsidR="00C616B1" w:rsidRDefault="00580252" w:rsidP="00226D85">
      <w:pPr>
        <w:pStyle w:val="a3"/>
      </w:pPr>
      <w:r>
        <w:t xml:space="preserve">This technology is essentially a distributed database technology, which does not rely on a central or third-party organization to ensure the authenticity of the data. The objects stored in the database can not only be "value" such as Bitcoin, but can also store other things that need to be registered. </w:t>
      </w:r>
      <w:r w:rsidR="00856571">
        <w:t xml:space="preserve">It can be </w:t>
      </w:r>
      <w:r w:rsidR="009064A4">
        <w:t>applicable</w:t>
      </w:r>
      <w:r w:rsidR="00856571">
        <w:t xml:space="preserve"> to </w:t>
      </w:r>
      <w:r w:rsidR="009064A4">
        <w:t xml:space="preserve">the area of </w:t>
      </w:r>
      <w:r>
        <w:t>Certification, traceability, transaction or sharing</w:t>
      </w:r>
      <w:r w:rsidR="00865429">
        <w:t xml:space="preserve">. </w:t>
      </w:r>
      <w:r w:rsidR="00865429" w:rsidRPr="00865429">
        <w:t>More specifically</w:t>
      </w:r>
      <w:r w:rsidR="00B60BBA">
        <w:t>,</w:t>
      </w:r>
      <w:r>
        <w:t xml:space="preserve"> </w:t>
      </w:r>
      <w:r w:rsidR="00B60BBA">
        <w:t>important industr</w:t>
      </w:r>
      <w:r w:rsidR="00723FF3">
        <w:t>ies</w:t>
      </w:r>
      <w:r w:rsidR="00B60BBA">
        <w:t xml:space="preserve"> </w:t>
      </w:r>
      <w:r>
        <w:t>such as ownership, production process, control signals, copyright and even health records</w:t>
      </w:r>
      <w:r w:rsidR="00304CA6">
        <w:t xml:space="preserve"> </w:t>
      </w:r>
      <w:r w:rsidR="00C96530">
        <w:t>are urgently need this technology</w:t>
      </w:r>
      <w:r w:rsidR="00194783">
        <w:t xml:space="preserve"> </w:t>
      </w:r>
      <w:r w:rsidR="00F060EE">
        <w:fldChar w:fldCharType="begin"/>
      </w:r>
      <w:r w:rsidR="00F060EE">
        <w:instrText xml:space="preserve"> ADDIN EN.CITE &lt;EndNote&gt;&lt;Cite&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F060EE">
        <w:fldChar w:fldCharType="separate"/>
      </w:r>
      <w:r w:rsidR="00F060EE">
        <w:rPr>
          <w:noProof/>
        </w:rPr>
        <w:t>[4]</w:t>
      </w:r>
      <w:r w:rsidR="00F060EE">
        <w:fldChar w:fldCharType="end"/>
      </w:r>
      <w:r>
        <w:t xml:space="preserve">. </w:t>
      </w:r>
    </w:p>
    <w:p w14:paraId="6BF1F17E" w14:textId="7F71AFF8" w:rsidR="00580252" w:rsidRPr="00226D85" w:rsidRDefault="00580252" w:rsidP="00226D85">
      <w:pPr>
        <w:pStyle w:val="a3"/>
      </w:pPr>
      <w:r>
        <w:t xml:space="preserve">In addition, once the conditions for the realization of the smart contract are reached, the blockchain system will </w:t>
      </w:r>
      <w:r>
        <w:t>automatically execute the contract and complete the benefit distribution</w:t>
      </w:r>
      <w:r w:rsidR="00A86DBB">
        <w:t>s</w:t>
      </w:r>
      <w:r w:rsidR="003E0CA6">
        <w:t xml:space="preserve"> </w:t>
      </w:r>
      <w:r w:rsidR="00324E8F">
        <w:fldChar w:fldCharType="begin"/>
      </w:r>
      <w:r w:rsidR="00F060EE">
        <w:instrText xml:space="preserve"> ADDIN EN.CITE &lt;EndNote&gt;&lt;Cite&gt;&lt;Author&gt;Svetinovic&lt;/Author&gt;&lt;Year&gt;2017&lt;/Year&gt;&lt;RecNum&gt;84&lt;/RecNum&gt;&lt;DisplayText&gt;[5]&lt;/DisplayText&gt;&lt;record&gt;&lt;rec-number&gt;84&lt;/rec-number&gt;&lt;foreign-keys&gt;&lt;key app="EN" db-id="ad5awtp2a0f5ebe9t9o5vrs9spwz0f952xes" timestamp="1630454880"&gt;84&lt;/key&gt;&lt;/foreign-keys&gt;&lt;ref-type name="Conference Paper"&gt;47&lt;/ref-type&gt;&lt;contributors&gt;&lt;authors&gt;&lt;author&gt;Svetinovic, Davor&lt;/author&gt;&lt;/authors&gt;&lt;/contributors&gt;&lt;titles&gt;&lt;title&gt;Blockchain Engineering for the Internet of Things&lt;/title&gt;&lt;secondary-title&gt;Proceedings of the 3rd ACM International Workshop on IoT Privacy, Trust, and Security&lt;/secondary-title&gt;&lt;/titles&gt;&lt;pages&gt;1-1&lt;/pages&gt;&lt;dates&gt;&lt;year&gt;2017&lt;/year&gt;&lt;/dates&gt;&lt;urls&gt;&lt;/urls&gt;&lt;electronic-resource-num&gt;10.1145/3055245.3055256&lt;/electronic-resource-num&gt;&lt;/record&gt;&lt;/Cite&gt;&lt;/EndNote&gt;</w:instrText>
      </w:r>
      <w:r w:rsidR="00324E8F">
        <w:fldChar w:fldCharType="separate"/>
      </w:r>
      <w:r w:rsidR="00F060EE">
        <w:rPr>
          <w:noProof/>
        </w:rPr>
        <w:t>[5]</w:t>
      </w:r>
      <w:r w:rsidR="00324E8F">
        <w:fldChar w:fldCharType="end"/>
      </w:r>
      <w:r>
        <w:t>, which is a very important feature.</w:t>
      </w:r>
    </w:p>
    <w:p w14:paraId="7B00D189" w14:textId="020F33CC" w:rsidR="000E4275" w:rsidRPr="001D1BE0" w:rsidRDefault="00A87DEC" w:rsidP="001D1BE0">
      <w:pPr>
        <w:pStyle w:val="a3"/>
      </w:pPr>
      <w:r>
        <w:rPr>
          <w:lang w:val="en-US"/>
        </w:rPr>
        <w:t xml:space="preserve">But </w:t>
      </w:r>
      <w:r>
        <w:t>m</w:t>
      </w:r>
      <w:r w:rsidR="00CF495F" w:rsidRPr="00B00F01">
        <w:t>ost studies in</w:t>
      </w:r>
      <w:r w:rsidR="00CF495F">
        <w:t xml:space="preserve"> the</w:t>
      </w:r>
      <w:r w:rsidR="00CF495F" w:rsidRPr="00B00F01">
        <w:t xml:space="preserve"> field</w:t>
      </w:r>
      <w:r w:rsidR="009869D5">
        <w:t xml:space="preserve"> of </w:t>
      </w:r>
      <w:r w:rsidR="00CF495F" w:rsidRPr="00B00F01">
        <w:t xml:space="preserve"> </w:t>
      </w:r>
      <w:r w:rsidR="00CF495F">
        <w:t>lightweight blockchain of things</w:t>
      </w:r>
      <w:r w:rsidR="00CF495F" w:rsidRPr="00B00F01">
        <w:t xml:space="preserve"> </w:t>
      </w:r>
      <w:r w:rsidR="00CF495F">
        <w:t xml:space="preserve">for enhanced security </w:t>
      </w:r>
      <w:r w:rsidR="00CF495F" w:rsidRPr="00B00F01">
        <w:t>have only focused on</w:t>
      </w:r>
      <w:r w:rsidR="00CF495F">
        <w:t xml:space="preserve"> IoT security solutions but few of them are concerning about the common and difference among different solutions</w:t>
      </w:r>
      <w:r w:rsidR="00866BEB">
        <w:t xml:space="preserve"> </w:t>
      </w:r>
      <w:r w:rsidR="00CF495F">
        <w:fldChar w:fldCharType="begin"/>
      </w:r>
      <w:r w:rsidR="00F060EE">
        <w:instrText xml:space="preserve"> ADDIN EN.CITE &lt;EndNote&gt;&lt;Cite&gt;&lt;Author&gt;Wang&lt;/Author&gt;&lt;Year&gt;2019&lt;/Year&gt;&lt;RecNum&gt;118&lt;/RecNum&gt;&lt;DisplayText&gt;[6]&lt;/DisplayText&gt;&lt;record&gt;&lt;rec-number&gt;118&lt;/rec-number&gt;&lt;foreign-keys&gt;&lt;key app="EN" db-id="ad5awtp2a0f5ebe9t9o5vrs9spwz0f952xes" timestamp="1630454982"&gt;118&lt;/key&gt;&lt;/foreign-keys&gt;&lt;ref-type name="Journal Article"&gt;17&lt;/ref-type&gt;&lt;contributors&gt;&lt;authors&gt;&lt;author&gt;Wang, Xu&lt;/author&gt;&lt;author&gt;Zha, Xuan&lt;/author&gt;&lt;author&gt;Ni, Wei&lt;/author&gt;&lt;author&gt;Liu, Ren Ping&lt;/author&gt;&lt;author&gt;Guo, Y. Jay&lt;/author&gt;&lt;author&gt;Niu, Xinxin&lt;/author&gt;&lt;author&gt;Zheng, Kangfeng&lt;/author&gt;&lt;/authors&gt;&lt;/contributors&gt;&lt;titles&gt;&lt;title&gt;Survey on blockchain for Internet of Things&lt;/title&gt;&lt;secondary-title&gt;Computer Communications&lt;/secondary-title&gt;&lt;/titles&gt;&lt;periodical&gt;&lt;full-title&gt;Computer Communications&lt;/full-title&gt;&lt;/periodical&gt;&lt;pages&gt;10-29&lt;/pages&gt;&lt;volume&gt;136&lt;/volume&gt;&lt;section&gt;10&lt;/section&gt;&lt;dates&gt;&lt;year&gt;2019&lt;/year&gt;&lt;/dates&gt;&lt;isbn&gt;01403664&lt;/isbn&gt;&lt;urls&gt;&lt;/urls&gt;&lt;electronic-resource-num&gt;10.1016/j.comcom.2019.01.006&lt;/electronic-resource-num&gt;&lt;/record&gt;&lt;/Cite&gt;&lt;/EndNote&gt;</w:instrText>
      </w:r>
      <w:r w:rsidR="00CF495F">
        <w:fldChar w:fldCharType="separate"/>
      </w:r>
      <w:r w:rsidR="00F060EE">
        <w:rPr>
          <w:noProof/>
        </w:rPr>
        <w:t>[6]</w:t>
      </w:r>
      <w:r w:rsidR="00CF495F">
        <w:fldChar w:fldCharType="end"/>
      </w:r>
      <w:r w:rsidR="00CF495F">
        <w:t xml:space="preserve">. </w:t>
      </w:r>
      <w:r w:rsidR="00413A53">
        <w:rPr>
          <w:lang w:val="en-US"/>
        </w:rPr>
        <w:t>Th</w:t>
      </w:r>
      <w:r w:rsidR="00D2739D">
        <w:rPr>
          <w:lang w:val="en-US"/>
        </w:rPr>
        <w:t>ese</w:t>
      </w:r>
      <w:r w:rsidR="00413A53">
        <w:rPr>
          <w:lang w:val="en-US"/>
        </w:rPr>
        <w:t xml:space="preserve"> studies would be more useful if they give a </w:t>
      </w:r>
      <w:r w:rsidR="00D14966">
        <w:rPr>
          <w:lang w:val="en-US"/>
        </w:rPr>
        <w:t>comparison</w:t>
      </w:r>
      <w:r w:rsidR="00413A53">
        <w:rPr>
          <w:lang w:val="en-US"/>
        </w:rPr>
        <w:t xml:space="preserve"> between different </w:t>
      </w:r>
      <w:r w:rsidR="00D14966">
        <w:rPr>
          <w:lang w:val="en-US"/>
        </w:rPr>
        <w:t>methods</w:t>
      </w:r>
      <w:r w:rsidR="00413A53">
        <w:rPr>
          <w:lang w:val="en-US"/>
        </w:rPr>
        <w:t>.</w:t>
      </w:r>
      <w:r w:rsidR="00162B35">
        <w:t xml:space="preserve"> </w:t>
      </w:r>
    </w:p>
    <w:p w14:paraId="014076AD" w14:textId="3A48F4FE" w:rsidR="009303D9" w:rsidRPr="005B520E" w:rsidRDefault="00162B35" w:rsidP="006527DE">
      <w:pPr>
        <w:pStyle w:val="a3"/>
      </w:pPr>
      <w:r>
        <w:t xml:space="preserve">Here we are trying to give a brief comparison between different </w:t>
      </w:r>
      <w:r w:rsidR="00C1693A">
        <w:t xml:space="preserve">blockchain technology with internet of things </w:t>
      </w:r>
      <w:r>
        <w:t>architecture.</w:t>
      </w:r>
      <w:r w:rsidR="000C381A">
        <w:t xml:space="preserve"> </w:t>
      </w:r>
      <w:r w:rsidR="00C535CC" w:rsidRPr="00C535CC">
        <w:t xml:space="preserve"> </w:t>
      </w:r>
      <w:r w:rsidR="004C5908">
        <w:t xml:space="preserve">By </w:t>
      </w:r>
      <w:r w:rsidR="00C535CC" w:rsidRPr="00C535CC">
        <w:t>implementing a series of observations</w:t>
      </w:r>
      <w:r w:rsidR="00C535CC">
        <w:t xml:space="preserve">, </w:t>
      </w:r>
      <w:r w:rsidR="009303D9" w:rsidRPr="005B520E">
        <w:t xml:space="preserve"> </w:t>
      </w:r>
      <w:r w:rsidR="00C27D99">
        <w:t xml:space="preserve">we are </w:t>
      </w:r>
      <w:r w:rsidR="006527DE">
        <w:t>.</w:t>
      </w:r>
      <w:r w:rsidR="006527DE">
        <w:rPr>
          <w:lang w:eastAsia="zh-CN"/>
        </w:rPr>
        <w:t xml:space="preserve"> But this is not </w:t>
      </w:r>
      <w:r w:rsidR="00E600AB">
        <w:rPr>
          <w:lang w:eastAsia="zh-CN"/>
        </w:rPr>
        <w:t xml:space="preserve">the </w:t>
      </w:r>
      <w:r w:rsidR="006527DE">
        <w:rPr>
          <w:lang w:eastAsia="zh-CN"/>
        </w:rPr>
        <w:t>end, we still need to conduct further study to ascertain the effectiveness of lightweight blockchain of things.</w:t>
      </w:r>
      <w:r w:rsidR="00106A56">
        <w:t xml:space="preserve"> </w:t>
      </w:r>
      <w:r w:rsidR="00B14038">
        <w:t xml:space="preserve">In this article, Our survey is focusing on blockchain security techniques that are designed for </w:t>
      </w:r>
      <w:r w:rsidR="00B5329C">
        <w:t>IoT.</w:t>
      </w:r>
    </w:p>
    <w:p w14:paraId="21157CE7" w14:textId="2CDBFE02" w:rsidR="009303D9" w:rsidRDefault="00A704AA" w:rsidP="006B6B66">
      <w:pPr>
        <w:pStyle w:val="1"/>
      </w:pPr>
      <w:r>
        <w:t>Methodology</w:t>
      </w:r>
    </w:p>
    <w:p w14:paraId="50656A48" w14:textId="44368CD4" w:rsidR="009303D9" w:rsidRDefault="00B13236" w:rsidP="00ED0149">
      <w:pPr>
        <w:pStyle w:val="2"/>
      </w:pPr>
      <w:r>
        <w:t>Methodology</w:t>
      </w:r>
    </w:p>
    <w:p w14:paraId="447D5189" w14:textId="3CE3637B" w:rsidR="00765FE4" w:rsidRPr="005B520E" w:rsidRDefault="001D4370" w:rsidP="008144A3">
      <w:pPr>
        <w:pStyle w:val="a3"/>
      </w:pPr>
      <w:r w:rsidRPr="001D4370">
        <w:t xml:space="preserve">In this paper, we used Barbara Kitchenham's Systematic Literature Review research method </w:t>
      </w:r>
      <w:r w:rsidR="00131A87">
        <w:fldChar w:fldCharType="begin"/>
      </w:r>
      <w:r w:rsidR="00F060EE">
        <w:instrText xml:space="preserve"> ADDIN EN.CITE &lt;EndNote&gt;&lt;Cite&gt;&lt;Author&gt;Kitchenham&lt;/Author&gt;&lt;Year&gt;2009&lt;/Year&gt;&lt;RecNum&gt;130&lt;/RecNum&gt;&lt;DisplayText&gt;[7]&lt;/DisplayText&gt;&lt;record&gt;&lt;rec-number&gt;130&lt;/rec-number&gt;&lt;foreign-keys&gt;&lt;key app="EN" db-id="ad5awtp2a0f5ebe9t9o5vrs9spwz0f952xes" timestamp="1630492412"&gt;130&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131A87">
        <w:fldChar w:fldCharType="separate"/>
      </w:r>
      <w:r w:rsidR="00F060EE">
        <w:rPr>
          <w:noProof/>
        </w:rPr>
        <w:t>[7]</w:t>
      </w:r>
      <w:r w:rsidR="00131A87">
        <w:fldChar w:fldCharType="end"/>
      </w:r>
      <w:r w:rsidR="00131A87">
        <w:t xml:space="preserve"> </w:t>
      </w:r>
      <w:r w:rsidRPr="001D4370">
        <w:t xml:space="preserve">to conduct extensive literature research and classify these literatures. </w:t>
      </w:r>
      <w:r w:rsidR="002134F3" w:rsidRPr="002134F3">
        <w:t xml:space="preserve">Then, we carried out a secondary study to integrate research related to the topic and </w:t>
      </w:r>
      <w:r w:rsidR="00FD2FCF" w:rsidRPr="002134F3">
        <w:t>organized</w:t>
      </w:r>
      <w:r w:rsidR="002134F3" w:rsidRPr="002134F3">
        <w:t xml:space="preserve"> it in a mixed mode.</w:t>
      </w:r>
    </w:p>
    <w:p w14:paraId="0BC1D37C" w14:textId="540B37BB" w:rsidR="009303D9" w:rsidRPr="005B520E" w:rsidRDefault="00CE2346" w:rsidP="00ED0149">
      <w:pPr>
        <w:pStyle w:val="2"/>
      </w:pPr>
      <w:r>
        <w:t>Search Process</w:t>
      </w:r>
    </w:p>
    <w:p w14:paraId="3A9F8CD6" w14:textId="2EDACCED" w:rsidR="002834E0" w:rsidRDefault="00881B13" w:rsidP="002834E0">
      <w:pPr>
        <w:pStyle w:val="a3"/>
      </w:pPr>
      <w:r>
        <w:t>We are trying to cover a wide range of articles b</w:t>
      </w:r>
      <w:r>
        <w:rPr>
          <w:rFonts w:hint="eastAsia"/>
          <w:lang w:eastAsia="zh-CN"/>
        </w:rPr>
        <w:t>y</w:t>
      </w:r>
      <w:r>
        <w:t xml:space="preserve"> searching keywords in the following database</w:t>
      </w:r>
      <w:r w:rsidR="00C45C2E">
        <w:t xml:space="preserve">s: </w:t>
      </w:r>
      <w:r w:rsidR="00C45C2E" w:rsidRPr="00C45C2E">
        <w:t>ACM Digital Library</w:t>
      </w:r>
      <w:r w:rsidR="00C45C2E">
        <w:t xml:space="preserve">, IEEE Xplore, </w:t>
      </w:r>
      <w:r w:rsidR="004131D0">
        <w:rPr>
          <w:rStyle w:val="fontstyle01"/>
        </w:rPr>
        <w:t xml:space="preserve">Springer, </w:t>
      </w:r>
      <w:r w:rsidR="007B39AD">
        <w:rPr>
          <w:rStyle w:val="fontstyle01"/>
        </w:rPr>
        <w:t>Wiley</w:t>
      </w:r>
      <w:r w:rsidR="00200BEE">
        <w:rPr>
          <w:rStyle w:val="fontstyle01"/>
        </w:rPr>
        <w:t>, Web of</w:t>
      </w:r>
      <w:r w:rsidR="00200BEE">
        <w:rPr>
          <w:rFonts w:ascii="t1-gul-regular" w:hAnsi="t1-gul-regular"/>
          <w:color w:val="000000"/>
          <w:sz w:val="18"/>
          <w:szCs w:val="18"/>
        </w:rPr>
        <w:br/>
      </w:r>
      <w:r w:rsidR="00200BEE">
        <w:rPr>
          <w:rStyle w:val="fontstyle01"/>
        </w:rPr>
        <w:t>Knowledge</w:t>
      </w:r>
      <w:r>
        <w:t xml:space="preserve">. </w:t>
      </w:r>
      <w:r w:rsidR="00E820DB" w:rsidRPr="00E820DB">
        <w:t>Related keywords are permuted and combined</w:t>
      </w:r>
      <w:r w:rsidR="00ED00D4">
        <w:t xml:space="preserve"> to find the related articles</w:t>
      </w:r>
      <w:r w:rsidR="00E820DB" w:rsidRPr="00E820DB">
        <w:t xml:space="preserve"> and weights are compared</w:t>
      </w:r>
      <w:r w:rsidR="00ED00D4">
        <w:t xml:space="preserve"> to sort</w:t>
      </w:r>
      <w:r w:rsidR="00426C6B">
        <w:t xml:space="preserve"> these articles</w:t>
      </w:r>
      <w:r w:rsidR="00E820DB" w:rsidRPr="00E820DB">
        <w:t xml:space="preserve">. We carefully selected 65 authoritative papers in the last 20 years and reproduced </w:t>
      </w:r>
      <w:r w:rsidR="00EF6490">
        <w:t xml:space="preserve">based on </w:t>
      </w:r>
      <w:r w:rsidR="0084678C">
        <w:t xml:space="preserve">systematic </w:t>
      </w:r>
      <w:r w:rsidR="00EF6490">
        <w:t>literature review and secondary study</w:t>
      </w:r>
      <w:r w:rsidR="00CE511D">
        <w:t xml:space="preserve"> </w:t>
      </w:r>
      <w:r w:rsidR="00722D41">
        <w:fldChar w:fldCharType="begin"/>
      </w:r>
      <w:r w:rsidR="00F060EE">
        <w:instrText xml:space="preserve"> ADDIN EN.CITE &lt;EndNote&gt;&lt;Cite&gt;&lt;Author&gt;Kitchenham&lt;/Author&gt;&lt;Year&gt;2009&lt;/Year&gt;&lt;RecNum&gt;133&lt;/RecNum&gt;&lt;DisplayText&gt;[7]&lt;/DisplayText&gt;&lt;record&gt;&lt;rec-number&gt;133&lt;/rec-number&gt;&lt;foreign-keys&gt;&lt;key app="EN" db-id="ad5awtp2a0f5ebe9t9o5vrs9spwz0f952xes" timestamp="1630716145"&gt;13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722D41">
        <w:fldChar w:fldCharType="separate"/>
      </w:r>
      <w:r w:rsidR="00F060EE">
        <w:rPr>
          <w:noProof/>
        </w:rPr>
        <w:t>[7]</w:t>
      </w:r>
      <w:r w:rsidR="00722D41">
        <w:fldChar w:fldCharType="end"/>
      </w:r>
      <w:r w:rsidR="00E820DB" w:rsidRPr="00E820DB">
        <w:t>.</w:t>
      </w:r>
      <w:r w:rsidR="006E01B0">
        <w:t xml:space="preserve"> </w:t>
      </w:r>
      <w:r w:rsidR="006E01B0" w:rsidRPr="006E01B0">
        <w:t>It is possible to include the same article in multiple different databases. After sorting, we also screened out duplicate articles.</w:t>
      </w:r>
    </w:p>
    <w:p w14:paraId="2B8F2853" w14:textId="0CCAFA1C" w:rsidR="00612EB5" w:rsidRPr="005B520E" w:rsidRDefault="00612EB5" w:rsidP="00612EB5">
      <w:pPr>
        <w:pStyle w:val="2"/>
      </w:pPr>
      <w:r>
        <w:t>Study inclusion and exclusion criteria</w:t>
      </w:r>
    </w:p>
    <w:p w14:paraId="6194FBDD" w14:textId="5C5DFCED" w:rsidR="00612EB5" w:rsidRPr="005B520E" w:rsidRDefault="000E5240" w:rsidP="005A6CAE">
      <w:pPr>
        <w:pStyle w:val="a3"/>
        <w:ind w:leftChars="44" w:left="88"/>
      </w:pPr>
      <w:r>
        <w:t>The research is based on multiple databases</w:t>
      </w:r>
      <w:r w:rsidR="001018DE">
        <w:t>.</w:t>
      </w:r>
      <w:r>
        <w:t xml:space="preserve"> </w:t>
      </w:r>
      <w:r w:rsidR="00DF194E">
        <w:t>W</w:t>
      </w:r>
      <w:r>
        <w:t xml:space="preserve">e </w:t>
      </w:r>
      <w:r w:rsidR="00DF194E">
        <w:t xml:space="preserve">mainly </w:t>
      </w:r>
      <w:r>
        <w:t xml:space="preserve">focus on those journal articles with high index weight and </w:t>
      </w:r>
      <w:r w:rsidR="00E21C2F">
        <w:lastRenderedPageBreak/>
        <w:t xml:space="preserve">journal with </w:t>
      </w:r>
      <w:r>
        <w:t>high authority. Conference proceedings and presentation abstracts are not taken into account.</w:t>
      </w:r>
      <w:r w:rsidR="00E9650D">
        <w:rPr>
          <w:rFonts w:hint="eastAsia"/>
          <w:lang w:eastAsia="zh-CN"/>
        </w:rPr>
        <w:t xml:space="preserve"> </w:t>
      </w:r>
      <w:r>
        <w:t xml:space="preserve">Initially, our scope had 65 papers. </w:t>
      </w:r>
      <w:r w:rsidR="00285BE7">
        <w:t>We closely followed the method proposed by Chris Hart</w:t>
      </w:r>
      <w:r w:rsidR="00AE089F">
        <w:t xml:space="preserve"> </w:t>
      </w:r>
      <w:r w:rsidR="00285BE7">
        <w:fldChar w:fldCharType="begin"/>
      </w:r>
      <w:r w:rsidR="00F060EE">
        <w:instrText xml:space="preserve"> ADDIN EN.CITE &lt;EndNote&gt;&lt;Cite&gt;&lt;Author&gt;Hart&lt;/Author&gt;&lt;Year&gt;2018&lt;/Year&gt;&lt;RecNum&gt;131&lt;/RecNum&gt;&lt;DisplayText&gt;[8]&lt;/DisplayText&gt;&lt;record&gt;&lt;rec-number&gt;131&lt;/rec-number&gt;&lt;foreign-keys&gt;&lt;key app="EN" db-id="ad5awtp2a0f5ebe9t9o5vrs9spwz0f952xes" timestamp="1630546732"&gt;131&lt;/key&gt;&lt;/foreign-keys&gt;&lt;ref-type name="Journal Article"&gt;17&lt;/ref-type&gt;&lt;contributors&gt;&lt;authors&gt;&lt;author&gt;Hart, Chris&lt;/author&gt;&lt;/authors&gt;&lt;/contributors&gt;&lt;titles&gt;&lt;title&gt;Doing a literature review: Releasing the research imagination&lt;/title&gt;&lt;/titles&gt;&lt;dates&gt;&lt;year&gt;2018&lt;/year&gt;&lt;/dates&gt;&lt;isbn&gt;1526423146&lt;/isbn&gt;&lt;urls&gt;&lt;/urls&gt;&lt;/record&gt;&lt;/Cite&gt;&lt;/EndNote&gt;</w:instrText>
      </w:r>
      <w:r w:rsidR="00285BE7">
        <w:fldChar w:fldCharType="separate"/>
      </w:r>
      <w:r w:rsidR="00F060EE">
        <w:rPr>
          <w:noProof/>
        </w:rPr>
        <w:t>[8]</w:t>
      </w:r>
      <w:r w:rsidR="00285BE7">
        <w:fldChar w:fldCharType="end"/>
      </w:r>
      <w:r w:rsidR="00F0624B">
        <w:t xml:space="preserve"> and </w:t>
      </w:r>
      <w:r w:rsidR="00A7777A">
        <w:t xml:space="preserve">gradually </w:t>
      </w:r>
      <w:r w:rsidR="00F0624B">
        <w:t xml:space="preserve">reduce </w:t>
      </w:r>
      <w:r>
        <w:t>the scope of papers to 30 high-quality papers</w:t>
      </w:r>
      <w:r w:rsidR="00571275">
        <w:t xml:space="preserve">. </w:t>
      </w:r>
    </w:p>
    <w:p w14:paraId="59F8C6CD" w14:textId="153BBE08" w:rsidR="009303D9" w:rsidRDefault="00F8120A" w:rsidP="006B6B66">
      <w:pPr>
        <w:pStyle w:val="1"/>
      </w:pPr>
      <w:r w:rsidRPr="00F8120A">
        <w:rPr>
          <w:lang w:eastAsia="zh-CN"/>
        </w:rPr>
        <w:t>Research status</w:t>
      </w:r>
    </w:p>
    <w:p w14:paraId="79D574A3" w14:textId="79F4699F" w:rsidR="007A0B1E" w:rsidRPr="007A0B1E" w:rsidRDefault="007A0B1E" w:rsidP="007A0B1E">
      <w:pPr>
        <w:pStyle w:val="a3"/>
        <w:rPr>
          <w:lang w:val="en-US"/>
        </w:rPr>
      </w:pPr>
      <w:r w:rsidRPr="00244D94">
        <w:rPr>
          <w:lang w:val="en-US"/>
        </w:rPr>
        <w:t>Blockchain is an open and transparent database. All data is shared by all nodes and is supervised by all users. Based on the characteristics of this technology centralization, the application scenarios of blockchain should also be further expanded and can be applied on the Internet of Things</w:t>
      </w:r>
      <w:r>
        <w:rPr>
          <w:lang w:val="en-US"/>
        </w:rPr>
        <w:t xml:space="preserve"> </w:t>
      </w:r>
      <w:r>
        <w:rPr>
          <w:lang w:val="en-US"/>
        </w:rPr>
        <w:fldChar w:fldCharType="begin"/>
      </w:r>
      <w:r w:rsidR="00D331C7">
        <w:rPr>
          <w:lang w:val="en-US"/>
        </w:rPr>
        <w:instrText xml:space="preserve"> ADDIN EN.CITE &lt;EndNote&gt;&lt;Cite&gt;&lt;Author&gt;Buterin&lt;/Author&gt;&lt;Year&gt;2014&lt;/Year&gt;&lt;RecNum&gt;132&lt;/RecNum&gt;&lt;DisplayText&gt;[9]&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Pr>
          <w:lang w:val="en-US"/>
        </w:rPr>
        <w:fldChar w:fldCharType="separate"/>
      </w:r>
      <w:r w:rsidR="00D331C7">
        <w:rPr>
          <w:noProof/>
          <w:lang w:val="en-US"/>
        </w:rPr>
        <w:t>[9]</w:t>
      </w:r>
      <w:r>
        <w:rPr>
          <w:lang w:val="en-US"/>
        </w:rPr>
        <w:fldChar w:fldCharType="end"/>
      </w:r>
      <w:r w:rsidRPr="00244D94">
        <w:rPr>
          <w:lang w:val="en-US"/>
        </w:rPr>
        <w:t>. This innovative technology takes trust as its core and promotes the maintenance of security and privacy.</w:t>
      </w:r>
    </w:p>
    <w:p w14:paraId="086AA533" w14:textId="21B09120" w:rsidR="000E4275" w:rsidRDefault="000E4275" w:rsidP="00272673">
      <w:pPr>
        <w:pStyle w:val="a3"/>
        <w:rPr>
          <w:lang w:val="en-US"/>
        </w:rPr>
      </w:pPr>
      <w:r w:rsidRPr="001B6803">
        <w:rPr>
          <w:lang w:val="en-US"/>
        </w:rPr>
        <w:t>Since the concept of lightweight blockchain of things was put forward, academia has carried out many researches on it</w:t>
      </w:r>
      <w:r w:rsidR="003D3F65">
        <w:rPr>
          <w:lang w:val="en-US"/>
        </w:rPr>
        <w:t xml:space="preserve"> </w:t>
      </w:r>
      <w:r w:rsidR="00C26CF5">
        <w:rPr>
          <w:lang w:val="en-US"/>
        </w:rPr>
        <w:fldChar w:fldCharType="begin"/>
      </w:r>
      <w:r w:rsidR="00D331C7">
        <w:rPr>
          <w:lang w:val="en-US"/>
        </w:rPr>
        <w:instrText xml:space="preserve"> ADDIN EN.CITE &lt;EndNote&gt;&lt;Cite&gt;&lt;Author&gt;Jesus&lt;/Author&gt;&lt;Year&gt;2018&lt;/Year&gt;&lt;RecNum&gt;73&lt;/RecNum&gt;&lt;DisplayText&gt;[10]&lt;/DisplayText&gt;&lt;record&gt;&lt;rec-number&gt;73&lt;/rec-number&gt;&lt;foreign-keys&gt;&lt;key app="EN" db-id="ad5awtp2a0f5ebe9t9o5vrs9spwz0f952xes" timestamp="1630454847"&gt;73&lt;/key&gt;&lt;/foreign-keys&gt;&lt;ref-type name="Journal Article"&gt;17&lt;/ref-type&gt;&lt;contributors&gt;&lt;authors&gt;&lt;author&gt;Jesus, Emanuel Ferreira&lt;/author&gt;&lt;author&gt;Chicarino, Vanessa R. L.&lt;/author&gt;&lt;author&gt;de Albuquerque, Célio V. N.&lt;/author&gt;&lt;author&gt;Rocha, Antônio A. de A.&lt;/author&gt;&lt;/authors&gt;&lt;/contributors&gt;&lt;titles&gt;&lt;title&gt;A Survey of How to Use Blockchain to Secure Internet of Things and the Stalker Attack&lt;/title&gt;&lt;secondary-title&gt;Security and Communication Networks&lt;/secondary-title&gt;&lt;/titles&gt;&lt;periodical&gt;&lt;full-title&gt;Security and Communication Networks&lt;/full-title&gt;&lt;/periodical&gt;&lt;pages&gt;1-27&lt;/pages&gt;&lt;volume&gt;2018&lt;/volume&gt;&lt;section&gt;1&lt;/section&gt;&lt;dates&gt;&lt;year&gt;2018&lt;/year&gt;&lt;/dates&gt;&lt;isbn&gt;1939-0114&amp;#xD;1939-0122&lt;/isbn&gt;&lt;urls&gt;&lt;/urls&gt;&lt;electronic-resource-num&gt;10.1155/2018/9675050&lt;/electronic-resource-num&gt;&lt;/record&gt;&lt;/Cite&gt;&lt;/EndNote&gt;</w:instrText>
      </w:r>
      <w:r w:rsidR="00C26CF5">
        <w:rPr>
          <w:lang w:val="en-US"/>
        </w:rPr>
        <w:fldChar w:fldCharType="separate"/>
      </w:r>
      <w:r w:rsidR="00D331C7">
        <w:rPr>
          <w:noProof/>
          <w:lang w:val="en-US"/>
        </w:rPr>
        <w:t>[10]</w:t>
      </w:r>
      <w:r w:rsidR="00C26CF5">
        <w:rPr>
          <w:lang w:val="en-US"/>
        </w:rPr>
        <w:fldChar w:fldCharType="end"/>
      </w:r>
      <w:r w:rsidRPr="001B6803">
        <w:rPr>
          <w:lang w:val="en-US"/>
        </w:rPr>
        <w:t>, which also provides a theoretical basis for the wide application of blockchain technology. Including but not limited to energy, medical, finance and other disciplines</w:t>
      </w:r>
      <w:r w:rsidR="000537A9">
        <w:rPr>
          <w:lang w:val="en-US"/>
        </w:rPr>
        <w:t xml:space="preserve"> </w:t>
      </w:r>
      <w:r w:rsidR="00876E55">
        <w:rPr>
          <w:lang w:val="en-US"/>
        </w:rPr>
        <w:fldChar w:fldCharType="begin"/>
      </w:r>
      <w:r w:rsidR="00D331C7">
        <w:rPr>
          <w:lang w:val="en-US"/>
        </w:rPr>
        <w:instrText xml:space="preserve"> ADDIN EN.CITE &lt;EndNote&gt;&lt;Cite&gt;&lt;Author&gt;Viriyasitavat&lt;/Author&gt;&lt;Year&gt;2019&lt;/Year&gt;&lt;RecNum&gt;127&lt;/RecNum&gt;&lt;DisplayText&gt;[11]&lt;/DisplayText&gt;&lt;record&gt;&lt;rec-number&gt;127&lt;/rec-number&gt;&lt;foreign-keys&gt;&lt;key app="EN" db-id="ad5awtp2a0f5ebe9t9o5vrs9spwz0f952xes" timestamp="1630455000"&gt;127&lt;/key&gt;&lt;/foreign-keys&gt;&lt;ref-type name="Journal Article"&gt;17&lt;/ref-type&gt;&lt;contributors&gt;&lt;authors&gt;&lt;author&gt;Viriyasitavat, Wattana&lt;/author&gt;&lt;author&gt;Anuphaptrirong, Tharwon&lt;/author&gt;&lt;author&gt;Hoonsopon, Danupol&lt;/author&gt;&lt;/authors&gt;&lt;/contributors&gt;&lt;titles&gt;&lt;title&gt;When blockchain meets Internet of Things: Characteristics, challenges, and business opportunities&lt;/title&gt;&lt;secondary-title&gt;Journal of Industrial Information Integration&lt;/secondary-title&gt;&lt;/titles&gt;&lt;periodical&gt;&lt;full-title&gt;Journal of Industrial Information Integration&lt;/full-title&gt;&lt;/periodical&gt;&lt;pages&gt;21-28&lt;/pages&gt;&lt;volume&gt;15&lt;/volume&gt;&lt;section&gt;21&lt;/section&gt;&lt;dates&gt;&lt;year&gt;2019&lt;/year&gt;&lt;/dates&gt;&lt;isbn&gt;2452414X&lt;/isbn&gt;&lt;urls&gt;&lt;/urls&gt;&lt;electronic-resource-num&gt;10.1016/j.jii.2019.05.002&lt;/electronic-resource-num&gt;&lt;/record&gt;&lt;/Cite&gt;&lt;/EndNote&gt;</w:instrText>
      </w:r>
      <w:r w:rsidR="00876E55">
        <w:rPr>
          <w:lang w:val="en-US"/>
        </w:rPr>
        <w:fldChar w:fldCharType="separate"/>
      </w:r>
      <w:r w:rsidR="00D331C7">
        <w:rPr>
          <w:noProof/>
          <w:lang w:val="en-US"/>
        </w:rPr>
        <w:t>[11]</w:t>
      </w:r>
      <w:r w:rsidR="00876E55">
        <w:rPr>
          <w:lang w:val="en-US"/>
        </w:rPr>
        <w:fldChar w:fldCharType="end"/>
      </w:r>
      <w:r w:rsidRPr="001B6803">
        <w:rPr>
          <w:lang w:val="en-US"/>
        </w:rPr>
        <w:t>.</w:t>
      </w:r>
    </w:p>
    <w:p w14:paraId="0E6B0BD7" w14:textId="1A55A7A0" w:rsidR="008905C4" w:rsidRDefault="0029223D" w:rsidP="00272673">
      <w:pPr>
        <w:pStyle w:val="a3"/>
      </w:pPr>
      <w:r>
        <w:t xml:space="preserve">In recent years, the importance of blockchain technology has gradually increased. Generally speaking, people still lack </w:t>
      </w:r>
      <w:r w:rsidR="00AA04EE">
        <w:t xml:space="preserve">effective </w:t>
      </w:r>
      <w:r>
        <w:t>corresponding technical solutions and management plans. We need to continue to accumulate experience to break this technical barrier</w:t>
      </w:r>
      <w:r w:rsidR="000537A9">
        <w:t xml:space="preserve"> </w:t>
      </w:r>
      <w:r w:rsidR="00876E55">
        <w:fldChar w:fldCharType="begin"/>
      </w:r>
      <w:r w:rsidR="00D331C7">
        <w:instrText xml:space="preserve"> ADDIN EN.CITE &lt;EndNote&gt;&lt;Cite&gt;&lt;Author&gt;Ismail&lt;/Author&gt;&lt;Year&gt;2019&lt;/Year&gt;&lt;RecNum&gt;122&lt;/RecNum&gt;&lt;DisplayText&gt;[12]&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instrText>
      </w:r>
      <w:r w:rsidR="00876E55">
        <w:fldChar w:fldCharType="separate"/>
      </w:r>
      <w:r w:rsidR="00D331C7">
        <w:rPr>
          <w:noProof/>
        </w:rPr>
        <w:t>[12]</w:t>
      </w:r>
      <w:r w:rsidR="00876E55">
        <w:fldChar w:fldCharType="end"/>
      </w:r>
      <w:r>
        <w:t xml:space="preserve">. </w:t>
      </w:r>
    </w:p>
    <w:p w14:paraId="62E3A940" w14:textId="4683E6D7" w:rsidR="0034320B" w:rsidRDefault="00936BF7" w:rsidP="00272673">
      <w:pPr>
        <w:pStyle w:val="a3"/>
        <w:rPr>
          <w:lang w:eastAsia="zh-CN"/>
        </w:rPr>
      </w:pPr>
      <w:r w:rsidRPr="00936BF7">
        <w:t>Mandrita Banerjee</w:t>
      </w:r>
      <w:r w:rsidR="005C0CA3">
        <w:t xml:space="preserve"> proposed a blockchain future for internet of things</w:t>
      </w:r>
      <w:r w:rsidR="00881E2F">
        <w:t xml:space="preserve"> </w:t>
      </w:r>
      <w:r w:rsidR="00155BE0">
        <w:t xml:space="preserve">and </w:t>
      </w:r>
      <w:r w:rsidR="005D348F">
        <w:t>suggest</w:t>
      </w:r>
      <w:r w:rsidR="001104C8">
        <w:t>ed</w:t>
      </w:r>
      <w:r w:rsidR="005D348F">
        <w:t xml:space="preserve"> </w:t>
      </w:r>
      <w:r w:rsidR="00155BE0">
        <w:t>several methods that are designed application of IoT</w:t>
      </w:r>
      <w:r w:rsidR="00CC1AB8">
        <w:t xml:space="preserve"> </w:t>
      </w:r>
      <w:r w:rsidR="00976996">
        <w:fldChar w:fldCharType="begin"/>
      </w:r>
      <w:r w:rsidR="00976996">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976996">
        <w:fldChar w:fldCharType="separate"/>
      </w:r>
      <w:r w:rsidR="00976996">
        <w:rPr>
          <w:noProof/>
        </w:rPr>
        <w:t>[1]</w:t>
      </w:r>
      <w:r w:rsidR="00976996">
        <w:fldChar w:fldCharType="end"/>
      </w:r>
      <w:r w:rsidR="005C0CA3">
        <w:t xml:space="preserve"> </w:t>
      </w:r>
      <w:r w:rsidR="009629B5">
        <w:t xml:space="preserve">which </w:t>
      </w:r>
      <w:r w:rsidR="002F4BDE">
        <w:t>can help to ensure the security  and privacy of data.</w:t>
      </w:r>
      <w:r w:rsidR="0037651E">
        <w:t xml:space="preserve"> </w:t>
      </w:r>
      <w:r w:rsidR="007E4A77" w:rsidRPr="007E4A77">
        <w:t>Ruinian Li</w:t>
      </w:r>
      <w:r w:rsidR="00062289">
        <w:t xml:space="preserve">’s research are mainly focus on </w:t>
      </w:r>
      <w:r w:rsidR="00C779B6">
        <w:t xml:space="preserve">blockchain and edge computing </w:t>
      </w:r>
      <w:r w:rsidR="001628B4">
        <w:t xml:space="preserve">solutions applicable for </w:t>
      </w:r>
      <w:r w:rsidR="00F906D0">
        <w:t xml:space="preserve">large-scale of </w:t>
      </w:r>
      <w:r w:rsidR="001628B4">
        <w:t>devices</w:t>
      </w:r>
      <w:r w:rsidR="003F3AF8">
        <w:t xml:space="preserve">. In the approach of </w:t>
      </w:r>
      <w:r w:rsidR="00A942E2">
        <w:t>Q</w:t>
      </w:r>
      <w:r w:rsidR="00A942E2">
        <w:rPr>
          <w:rFonts w:hint="eastAsia"/>
          <w:lang w:eastAsia="zh-CN"/>
        </w:rPr>
        <w:t>un</w:t>
      </w:r>
      <w:r w:rsidR="00A942E2">
        <w:t xml:space="preserve"> S</w:t>
      </w:r>
      <w:r w:rsidR="00A942E2">
        <w:rPr>
          <w:rFonts w:hint="eastAsia"/>
          <w:lang w:eastAsia="zh-CN"/>
        </w:rPr>
        <w:t>ong</w:t>
      </w:r>
      <w:r w:rsidR="00042CF1">
        <w:rPr>
          <w:lang w:eastAsia="zh-CN"/>
        </w:rPr>
        <w:t xml:space="preserve"> </w:t>
      </w:r>
      <w:r w:rsidR="00D0571F">
        <w:rPr>
          <w:lang w:eastAsia="zh-CN"/>
        </w:rPr>
        <w:fldChar w:fldCharType="begin"/>
      </w:r>
      <w:r w:rsidR="00D331C7">
        <w:rPr>
          <w:lang w:eastAsia="zh-CN"/>
        </w:rPr>
        <w:instrText xml:space="preserve"> ADDIN EN.CITE &lt;EndNote&gt;&lt;Cite&gt;&lt;Author&gt;Song&lt;/Author&gt;&lt;Year&gt;2021&lt;/Year&gt;&lt;RecNum&gt;72&lt;/RecNum&gt;&lt;DisplayText&gt;[13]&lt;/DisplayText&gt;&lt;record&gt;&lt;rec-number&gt;72&lt;/rec-number&gt;&lt;foreign-keys&gt;&lt;key app="EN" db-id="ad5awtp2a0f5ebe9t9o5vrs9spwz0f952xes" timestamp="1630454844"&gt;72&lt;/key&gt;&lt;/foreign-keys&gt;&lt;ref-type name="Journal Article"&gt;17&lt;/ref-type&gt;&lt;contributors&gt;&lt;authors&gt;&lt;author&gt;Song, Qun&lt;/author&gt;&lt;author&gt;Chen, Yuhao&lt;/author&gt;&lt;author&gt;Zhong, Yan&lt;/author&gt;&lt;author&gt;Lan, Kun&lt;/author&gt;&lt;author&gt;Fong, Simon&lt;/author&gt;&lt;author&gt;Tang, Rui&lt;/author&gt;&lt;/authors&gt;&lt;/contributors&gt;&lt;titles&gt;&lt;title&gt;A Supply-chain System Framework Based on Internet of Things Using Blockchain Technology&lt;/title&gt;&lt;secondary-title&gt;ACM Transactions on Internet Technology&lt;/secondary-title&gt;&lt;/titles&gt;&lt;periodical&gt;&lt;full-title&gt;ACM Transactions on Internet Technology&lt;/full-title&gt;&lt;/periodical&gt;&lt;pages&gt;1-24&lt;/pages&gt;&lt;volume&gt;21&lt;/volume&gt;&lt;number&gt;1&lt;/number&gt;&lt;section&gt;1&lt;/section&gt;&lt;dates&gt;&lt;year&gt;2021&lt;/year&gt;&lt;/dates&gt;&lt;isbn&gt;1533-5399&amp;#xD;1557-6051&lt;/isbn&gt;&lt;urls&gt;&lt;/urls&gt;&lt;electronic-resource-num&gt;10.1145/3409798&lt;/electronic-resource-num&gt;&lt;/record&gt;&lt;/Cite&gt;&lt;/EndNote&gt;</w:instrText>
      </w:r>
      <w:r w:rsidR="00D0571F">
        <w:rPr>
          <w:lang w:eastAsia="zh-CN"/>
        </w:rPr>
        <w:fldChar w:fldCharType="separate"/>
      </w:r>
      <w:r w:rsidR="00D331C7">
        <w:rPr>
          <w:noProof/>
          <w:lang w:eastAsia="zh-CN"/>
        </w:rPr>
        <w:t>[13]</w:t>
      </w:r>
      <w:r w:rsidR="00D0571F">
        <w:rPr>
          <w:lang w:eastAsia="zh-CN"/>
        </w:rPr>
        <w:fldChar w:fldCharType="end"/>
      </w:r>
      <w:r w:rsidR="00A942E2">
        <w:rPr>
          <w:rFonts w:hint="eastAsia"/>
          <w:lang w:eastAsia="zh-CN"/>
        </w:rPr>
        <w:t>,</w:t>
      </w:r>
      <w:r w:rsidR="00A942E2">
        <w:rPr>
          <w:lang w:eastAsia="zh-CN"/>
        </w:rPr>
        <w:t xml:space="preserve"> a supply-chain system framework is proposed which </w:t>
      </w:r>
      <w:r w:rsidR="00042CF1">
        <w:rPr>
          <w:lang w:eastAsia="zh-CN"/>
        </w:rPr>
        <w:t xml:space="preserve">follow the architecture proposed by </w:t>
      </w:r>
      <w:r w:rsidR="008B7A09">
        <w:rPr>
          <w:lang w:eastAsia="zh-CN"/>
        </w:rPr>
        <w:t xml:space="preserve">Vitalik </w:t>
      </w:r>
      <w:r w:rsidR="00775C5F" w:rsidRPr="00775C5F">
        <w:rPr>
          <w:lang w:eastAsia="zh-CN"/>
        </w:rPr>
        <w:t>Buterin</w:t>
      </w:r>
      <w:r w:rsidR="00733D20">
        <w:rPr>
          <w:lang w:eastAsia="zh-CN"/>
        </w:rPr>
        <w:t xml:space="preserve"> </w:t>
      </w:r>
      <w:r w:rsidR="00775C5F">
        <w:rPr>
          <w:lang w:eastAsia="zh-CN"/>
        </w:rPr>
        <w:fldChar w:fldCharType="begin"/>
      </w:r>
      <w:r w:rsidR="00D331C7">
        <w:rPr>
          <w:lang w:eastAsia="zh-CN"/>
        </w:rPr>
        <w:instrText xml:space="preserve"> ADDIN EN.CITE &lt;EndNote&gt;&lt;Cite&gt;&lt;Author&gt;Buterin&lt;/Author&gt;&lt;Year&gt;2014&lt;/Year&gt;&lt;RecNum&gt;132&lt;/RecNum&gt;&lt;DisplayText&gt;[9]&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sidR="00775C5F">
        <w:rPr>
          <w:lang w:eastAsia="zh-CN"/>
        </w:rPr>
        <w:fldChar w:fldCharType="separate"/>
      </w:r>
      <w:r w:rsidR="00D331C7">
        <w:rPr>
          <w:noProof/>
          <w:lang w:eastAsia="zh-CN"/>
        </w:rPr>
        <w:t>[9]</w:t>
      </w:r>
      <w:r w:rsidR="00775C5F">
        <w:rPr>
          <w:lang w:eastAsia="zh-CN"/>
        </w:rPr>
        <w:fldChar w:fldCharType="end"/>
      </w:r>
      <w:r w:rsidR="008B7A09">
        <w:rPr>
          <w:lang w:eastAsia="zh-CN"/>
        </w:rPr>
        <w:t xml:space="preserve"> who divide the blockchain technology into three, namely public, private and </w:t>
      </w:r>
      <w:r w:rsidR="008B7A09" w:rsidRPr="008B7A09">
        <w:rPr>
          <w:rFonts w:ascii="LinLibertineT" w:hAnsi="LinLibertineT"/>
          <w:color w:val="242021"/>
          <w:spacing w:val="0"/>
          <w:lang w:val="en-US" w:eastAsia="en-US"/>
        </w:rPr>
        <w:t>consortium</w:t>
      </w:r>
      <w:r w:rsidR="008B7A09" w:rsidRPr="008B7A09">
        <w:rPr>
          <w:spacing w:val="0"/>
          <w:lang w:val="en-US" w:eastAsia="en-US"/>
        </w:rPr>
        <w:t xml:space="preserve"> </w:t>
      </w:r>
      <w:r w:rsidR="008B7A09">
        <w:rPr>
          <w:spacing w:val="0"/>
          <w:lang w:val="en-US" w:eastAsia="en-US"/>
        </w:rPr>
        <w:t>blockchain.</w:t>
      </w:r>
      <w:r w:rsidR="008B7A09">
        <w:rPr>
          <w:lang w:eastAsia="zh-CN"/>
        </w:rPr>
        <w:t xml:space="preserve"> </w:t>
      </w:r>
      <w:r w:rsidR="000A4F1C" w:rsidRPr="000A4F1C">
        <w:rPr>
          <w:lang w:eastAsia="zh-CN"/>
        </w:rPr>
        <w:t xml:space="preserve">The existing body of research </w:t>
      </w:r>
      <w:r w:rsidR="005F1311">
        <w:rPr>
          <w:rFonts w:hint="eastAsia"/>
          <w:lang w:eastAsia="zh-CN"/>
        </w:rPr>
        <w:t>o</w:t>
      </w:r>
      <w:r w:rsidR="005F1311">
        <w:rPr>
          <w:lang w:eastAsia="zh-CN"/>
        </w:rPr>
        <w:t xml:space="preserve">f </w:t>
      </w:r>
      <w:r w:rsidR="00EF0A5B">
        <w:rPr>
          <w:lang w:eastAsia="zh-CN"/>
        </w:rPr>
        <w:t xml:space="preserve"> </w:t>
      </w:r>
      <w:r w:rsidR="00EF0A5B" w:rsidRPr="00EF0A5B">
        <w:rPr>
          <w:lang w:eastAsia="zh-CN"/>
        </w:rPr>
        <w:t xml:space="preserve">Abderahman Rejeb </w:t>
      </w:r>
      <w:r w:rsidR="00815069">
        <w:rPr>
          <w:lang w:eastAsia="zh-CN"/>
        </w:rPr>
        <w:fldChar w:fldCharType="begin"/>
      </w:r>
      <w:r w:rsidR="00815069">
        <w:rPr>
          <w:lang w:eastAsia="zh-CN"/>
        </w:rPr>
        <w:instrText xml:space="preserve"> ADDIN EN.CITE &lt;EndNote&gt;&lt;Cite&gt;&lt;Author&gt;Rejeb&lt;/Author&gt;&lt;Year&gt;2019&lt;/Year&gt;&lt;RecNum&gt;107&lt;/RecNum&gt;&lt;DisplayText&gt;[14]&lt;/DisplayText&gt;&lt;record&gt;&lt;rec-number&gt;107&lt;/rec-number&gt;&lt;foreign-keys&gt;&lt;key app="EN" db-id="ad5awtp2a0f5ebe9t9o5vrs9spwz0f952xes" timestamp="1630454947"&gt;107&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volume&gt;11&lt;/volume&gt;&lt;number&gt;7&lt;/number&gt;&lt;section&gt;161&lt;/section&gt;&lt;dates&gt;&lt;year&gt;2019&lt;/year&gt;&lt;/dates&gt;&lt;isbn&gt;1999-5903&lt;/isbn&gt;&lt;urls&gt;&lt;/urls&gt;&lt;electronic-resource-num&gt;10.3390/fi11070161&lt;/electronic-resource-num&gt;&lt;/record&gt;&lt;/Cite&gt;&lt;/EndNote&gt;</w:instrText>
      </w:r>
      <w:r w:rsidR="00815069">
        <w:rPr>
          <w:lang w:eastAsia="zh-CN"/>
        </w:rPr>
        <w:fldChar w:fldCharType="separate"/>
      </w:r>
      <w:r w:rsidR="00815069">
        <w:rPr>
          <w:noProof/>
          <w:lang w:eastAsia="zh-CN"/>
        </w:rPr>
        <w:t>[14]</w:t>
      </w:r>
      <w:r w:rsidR="00815069">
        <w:rPr>
          <w:lang w:eastAsia="zh-CN"/>
        </w:rPr>
        <w:fldChar w:fldCharType="end"/>
      </w:r>
      <w:r w:rsidR="000A4F1C" w:rsidRPr="000A4F1C">
        <w:rPr>
          <w:lang w:eastAsia="zh-CN"/>
        </w:rPr>
        <w:t xml:space="preserve"> suggests tha</w:t>
      </w:r>
      <w:r w:rsidR="00EF0A5B">
        <w:rPr>
          <w:lang w:eastAsia="zh-CN"/>
        </w:rPr>
        <w:t xml:space="preserve">t leveraging internet of things and blockchain </w:t>
      </w:r>
      <w:r w:rsidR="00C72AB2">
        <w:rPr>
          <w:lang w:eastAsia="zh-CN"/>
        </w:rPr>
        <w:t>technology h</w:t>
      </w:r>
      <w:r w:rsidR="00C72AB2" w:rsidRPr="00C72AB2">
        <w:rPr>
          <w:lang w:eastAsia="zh-CN"/>
        </w:rPr>
        <w:t>as great application prospects</w:t>
      </w:r>
      <w:r w:rsidR="00C72AB2">
        <w:rPr>
          <w:lang w:eastAsia="zh-CN"/>
        </w:rPr>
        <w:t xml:space="preserve"> in supply chain.</w:t>
      </w:r>
    </w:p>
    <w:p w14:paraId="0C83DE08" w14:textId="0425BA01" w:rsidR="00A63F22" w:rsidRDefault="0034320B" w:rsidP="009A5F2A">
      <w:pPr>
        <w:pStyle w:val="a3"/>
        <w:rPr>
          <w:lang w:eastAsia="zh-CN"/>
        </w:rPr>
      </w:pPr>
      <w:r w:rsidRPr="0034320B">
        <w:rPr>
          <w:lang w:eastAsia="zh-CN"/>
        </w:rPr>
        <w:t>Ali Dorri and others discussed</w:t>
      </w:r>
      <w:r w:rsidR="00BD65BE">
        <w:rPr>
          <w:lang w:eastAsia="zh-CN"/>
        </w:rPr>
        <w:t xml:space="preserve"> the privacy and security in IoT devices due to their </w:t>
      </w:r>
      <w:r w:rsidR="00BD65BE" w:rsidRPr="00BD65BE">
        <w:rPr>
          <w:lang w:eastAsia="zh-CN"/>
        </w:rPr>
        <w:t>heterogeneity</w:t>
      </w:r>
      <w:r w:rsidR="00BD65BE">
        <w:rPr>
          <w:lang w:eastAsia="zh-CN"/>
        </w:rPr>
        <w:t xml:space="preserve"> between such a large scale</w:t>
      </w:r>
      <w:r w:rsidR="00380BE1">
        <w:rPr>
          <w:lang w:eastAsia="zh-CN"/>
        </w:rPr>
        <w:t xml:space="preserve"> and talk about some solutions proposed by the previous researchers</w:t>
      </w:r>
      <w:r w:rsidR="00C86B26">
        <w:rPr>
          <w:lang w:eastAsia="zh-CN"/>
        </w:rPr>
        <w:t xml:space="preserve"> </w:t>
      </w:r>
      <w:r>
        <w:rPr>
          <w:lang w:eastAsia="zh-CN"/>
        </w:rPr>
        <w:fldChar w:fldCharType="begin"/>
      </w:r>
      <w:r>
        <w:rPr>
          <w:lang w:eastAsia="zh-CN"/>
        </w:rPr>
        <w:instrText xml:space="preserve"> ADDIN EN.CITE &lt;EndNote&gt;&lt;Cite&gt;&lt;Author&gt;Dorri&lt;/Author&gt;&lt;Year&gt;2017&lt;/Year&gt;&lt;RecNum&gt;123&lt;/RecNum&gt;&lt;DisplayText&gt;[15]&lt;/DisplayText&gt;&lt;record&gt;&lt;rec-number&gt;123&lt;/rec-number&gt;&lt;foreign-keys&gt;&lt;key app="EN" db-id="ad5awtp2a0f5ebe9t9o5vrs9spwz0f952xes" timestamp="1630454993"&gt;123&lt;/key&gt;&lt;/foreign-keys&gt;&lt;ref-type name="Conference Paper"&gt;47&lt;/ref-type&gt;&lt;contributors&gt;&lt;authors&gt;&lt;author&gt;Dorri, Ali&lt;/author&gt;&lt;author&gt;Kanhere, Salil S.&lt;/author&gt;&lt;author&gt;Jurdak, Raja&lt;/author&gt;&lt;/authors&gt;&lt;/contributors&gt;&lt;titles&gt;&lt;title&gt;Towards an Optimized BlockChain for IoT&lt;/title&gt;&lt;secondary-title&gt;Proceedings of the Second International Conference on Internet-of-Things Design and Implementation&lt;/secondary-title&gt;&lt;/titles&gt;&lt;pages&gt;173-178&lt;/pages&gt;&lt;dates&gt;&lt;year&gt;2017&lt;/year&gt;&lt;/dates&gt;&lt;urls&gt;&lt;/urls&gt;&lt;electronic-resource-num&gt;10.1145/3054977.3055003&lt;/electronic-resource-num&gt;&lt;/record&gt;&lt;/Cite&gt;&lt;/EndNote&gt;</w:instrText>
      </w:r>
      <w:r>
        <w:rPr>
          <w:lang w:eastAsia="zh-CN"/>
        </w:rPr>
        <w:fldChar w:fldCharType="separate"/>
      </w:r>
      <w:r>
        <w:rPr>
          <w:noProof/>
          <w:lang w:eastAsia="zh-CN"/>
        </w:rPr>
        <w:t>[15]</w:t>
      </w:r>
      <w:r>
        <w:rPr>
          <w:lang w:eastAsia="zh-CN"/>
        </w:rPr>
        <w:fldChar w:fldCharType="end"/>
      </w:r>
      <w:r w:rsidR="00583659">
        <w:rPr>
          <w:lang w:eastAsia="zh-CN"/>
        </w:rPr>
        <w:t>.</w:t>
      </w:r>
      <w:r w:rsidR="00747791">
        <w:rPr>
          <w:lang w:eastAsia="zh-CN"/>
        </w:rPr>
        <w:t xml:space="preserve"> And finally suggest a smart home lightweight blockchain of things architecture consisting of </w:t>
      </w:r>
      <w:r w:rsidR="00747791" w:rsidRPr="00747791">
        <w:rPr>
          <w:lang w:eastAsia="zh-CN"/>
        </w:rPr>
        <w:t>smart home, the overlay, and the cloud storage</w:t>
      </w:r>
      <w:r w:rsidR="002E73AD">
        <w:rPr>
          <w:lang w:eastAsia="zh-CN"/>
        </w:rPr>
        <w:t>.</w:t>
      </w:r>
    </w:p>
    <w:p w14:paraId="07AE0C61" w14:textId="2457B871" w:rsidR="001C2186" w:rsidRDefault="003F009C" w:rsidP="009A5F2A">
      <w:pPr>
        <w:pStyle w:val="a3"/>
        <w:rPr>
          <w:lang w:eastAsia="zh-CN"/>
        </w:rPr>
      </w:pPr>
      <w:r w:rsidRPr="003F009C">
        <w:rPr>
          <w:lang w:eastAsia="zh-CN"/>
        </w:rPr>
        <w:t>Lijun Wei</w:t>
      </w:r>
      <w:r w:rsidR="006B62EA">
        <w:rPr>
          <w:lang w:eastAsia="zh-CN"/>
        </w:rPr>
        <w:t xml:space="preserve"> </w:t>
      </w:r>
      <w:r w:rsidR="009B37F9">
        <w:rPr>
          <w:lang w:eastAsia="zh-CN"/>
        </w:rPr>
        <w:t xml:space="preserve"> </w:t>
      </w:r>
      <w:r w:rsidR="00711820">
        <w:rPr>
          <w:lang w:eastAsia="zh-CN"/>
        </w:rPr>
        <w:t>attempts</w:t>
      </w:r>
      <w:r w:rsidR="009B37F9">
        <w:rPr>
          <w:lang w:eastAsia="zh-CN"/>
        </w:rPr>
        <w:t xml:space="preserve"> to solve the problems using a trust management system in service-oriented IoT which will evaluate the trust </w:t>
      </w:r>
      <w:r w:rsidR="002173F1">
        <w:rPr>
          <w:lang w:eastAsia="zh-CN"/>
        </w:rPr>
        <w:t>worthiness</w:t>
      </w:r>
      <w:r w:rsidR="009B37F9">
        <w:rPr>
          <w:lang w:eastAsia="zh-CN"/>
        </w:rPr>
        <w:t xml:space="preserve"> of devices based on their identities</w:t>
      </w:r>
      <w:r w:rsidR="0071016E">
        <w:rPr>
          <w:lang w:eastAsia="zh-CN"/>
        </w:rPr>
        <w:t xml:space="preserve"> </w:t>
      </w:r>
      <w:r w:rsidR="0071016E">
        <w:rPr>
          <w:lang w:eastAsia="zh-CN"/>
        </w:rPr>
        <w:fldChar w:fldCharType="begin"/>
      </w:r>
      <w:r w:rsidR="0071016E">
        <w:rPr>
          <w:lang w:eastAsia="zh-CN"/>
        </w:rPr>
        <w:instrText xml:space="preserve"> ADDIN EN.CITE &lt;EndNote&gt;&lt;Cite&gt;&lt;Author&gt;Wei&lt;/Author&gt;&lt;Year&gt;2021&lt;/Year&gt;&lt;RecNum&gt;98&lt;/RecNum&gt;&lt;DisplayText&gt;[16]&lt;/DisplayText&gt;&lt;record&gt;&lt;rec-number&gt;98&lt;/rec-number&gt;&lt;foreign-keys&gt;&lt;key app="EN" db-id="ad5awtp2a0f5ebe9t9o5vrs9spwz0f952xes" timestamp="1630454919"&gt;98&lt;/key&gt;&lt;/foreign-keys&gt;&lt;ref-type name="Conference Paper"&gt;47&lt;/ref-type&gt;&lt;contributors&gt;&lt;authors&gt;&lt;author&gt;Wei, Lijun&lt;/author&gt;&lt;author&gt;Wu, Jing&lt;/author&gt;&lt;author&gt;Long, Chengnian&lt;/author&gt;&lt;/authors&gt;&lt;/contributors&gt;&lt;titles&gt;&lt;title&gt;Blockchain-Enabled Trust Management in Service-Oriented Internet of Things: Opportunities and Challenges&lt;/title&gt;&lt;secondary-title&gt;2021 The 3rd International Conference on Blockchain Technology&lt;/secondary-title&gt;&lt;/titles&gt;&lt;pages&gt;90-95&lt;/pages&gt;&lt;dates&gt;&lt;year&gt;2021&lt;/year&gt;&lt;/dates&gt;&lt;urls&gt;&lt;/urls&gt;&lt;electronic-resource-num&gt;10.1145/3460537.3460544&lt;/electronic-resource-num&gt;&lt;/record&gt;&lt;/Cite&gt;&lt;/EndNote&gt;</w:instrText>
      </w:r>
      <w:r w:rsidR="0071016E">
        <w:rPr>
          <w:lang w:eastAsia="zh-CN"/>
        </w:rPr>
        <w:fldChar w:fldCharType="separate"/>
      </w:r>
      <w:r w:rsidR="0071016E">
        <w:rPr>
          <w:noProof/>
          <w:lang w:eastAsia="zh-CN"/>
        </w:rPr>
        <w:t>[16]</w:t>
      </w:r>
      <w:r w:rsidR="0071016E">
        <w:rPr>
          <w:lang w:eastAsia="zh-CN"/>
        </w:rPr>
        <w:fldChar w:fldCharType="end"/>
      </w:r>
      <w:r w:rsidR="009B37F9">
        <w:rPr>
          <w:lang w:eastAsia="zh-CN"/>
        </w:rPr>
        <w:t>.</w:t>
      </w:r>
      <w:r w:rsidR="009A5E38">
        <w:rPr>
          <w:lang w:eastAsia="zh-CN"/>
        </w:rPr>
        <w:t xml:space="preserve"> This trust management system can prevent </w:t>
      </w:r>
      <w:r w:rsidR="009A5E38" w:rsidRPr="009A5E38">
        <w:rPr>
          <w:lang w:eastAsia="zh-CN"/>
        </w:rPr>
        <w:t>Self-promoting attacks (SPA), Bad-mouthing attacks (BMA)</w:t>
      </w:r>
      <w:r w:rsidR="003B74B3">
        <w:rPr>
          <w:lang w:eastAsia="zh-CN"/>
        </w:rPr>
        <w:t xml:space="preserve"> and so on.</w:t>
      </w:r>
      <w:r w:rsidR="008348BA">
        <w:rPr>
          <w:lang w:eastAsia="zh-CN"/>
        </w:rPr>
        <w:t xml:space="preserve"> </w:t>
      </w:r>
    </w:p>
    <w:p w14:paraId="365D628D" w14:textId="47422789" w:rsidR="00C17AA9" w:rsidRDefault="002F03E2" w:rsidP="009A5F2A">
      <w:pPr>
        <w:pStyle w:val="a3"/>
        <w:rPr>
          <w:lang w:eastAsia="zh-CN"/>
        </w:rPr>
      </w:pPr>
      <w:r>
        <w:rPr>
          <w:lang w:eastAsia="zh-CN"/>
        </w:rPr>
        <w:t xml:space="preserve">Papers from </w:t>
      </w:r>
      <w:r w:rsidRPr="002F03E2">
        <w:rPr>
          <w:lang w:eastAsia="zh-CN"/>
        </w:rPr>
        <w:t>Meiyu Lin</w:t>
      </w:r>
      <w:r>
        <w:rPr>
          <w:lang w:eastAsia="zh-CN"/>
        </w:rPr>
        <w:t xml:space="preserve"> </w:t>
      </w:r>
      <w:r w:rsidR="001C2186">
        <w:rPr>
          <w:lang w:eastAsia="zh-CN"/>
        </w:rPr>
        <w:fldChar w:fldCharType="begin"/>
      </w:r>
      <w:r w:rsidR="001C2186">
        <w:rPr>
          <w:lang w:eastAsia="zh-CN"/>
        </w:rPr>
        <w:instrText xml:space="preserve"> ADDIN EN.CITE &lt;EndNote&gt;&lt;Cite&gt;&lt;Author&gt;Lin&lt;/Author&gt;&lt;Year&gt;2021&lt;/Year&gt;&lt;RecNum&gt;66&lt;/RecNum&gt;&lt;DisplayText&gt;[17]&lt;/DisplayText&gt;&lt;record&gt;&lt;rec-number&gt;66&lt;/rec-number&gt;&lt;foreign-keys&gt;&lt;key app="EN" db-id="ad5awtp2a0f5ebe9t9o5vrs9spwz0f952xes" timestamp="1630454825"&gt;66&lt;/key&gt;&lt;/foreign-keys&gt;&lt;ref-type name="Conference Paper"&gt;47&lt;/ref-type&gt;&lt;contributors&gt;&lt;authors&gt;&lt;author&gt;Lin, Meiyu&lt;/author&gt;&lt;author&gt;Han, Haiting&lt;/author&gt;&lt;/authors&gt;&lt;/contributors&gt;&lt;titles&gt;&lt;title&gt;A Blockchain-based Flexible Traceability System for IoT Cards&lt;/title&gt;&lt;secondary-title&gt;2021 The 3rd International Conference on Blockchain Technology&lt;/secondary-title&gt;&lt;/titles&gt;&lt;pages&gt;96-101&lt;/pages&gt;&lt;dates&gt;&lt;year&gt;2021&lt;/year&gt;&lt;/dates&gt;&lt;urls&gt;&lt;/urls&gt;&lt;electronic-resource-num&gt;10.1145/3460537.3460542&lt;/electronic-resource-num&gt;&lt;/record&gt;&lt;/Cite&gt;&lt;/EndNote&gt;</w:instrText>
      </w:r>
      <w:r w:rsidR="001C2186">
        <w:rPr>
          <w:lang w:eastAsia="zh-CN"/>
        </w:rPr>
        <w:fldChar w:fldCharType="separate"/>
      </w:r>
      <w:r w:rsidR="001C2186">
        <w:rPr>
          <w:noProof/>
          <w:lang w:eastAsia="zh-CN"/>
        </w:rPr>
        <w:t>[17]</w:t>
      </w:r>
      <w:r w:rsidR="001C2186">
        <w:rPr>
          <w:lang w:eastAsia="zh-CN"/>
        </w:rPr>
        <w:fldChar w:fldCharType="end"/>
      </w:r>
      <w:r>
        <w:rPr>
          <w:lang w:eastAsia="zh-CN"/>
        </w:rPr>
        <w:t xml:space="preserve"> introduces a blockchain based IoT card system whose core function is real-name registration security management consisting of </w:t>
      </w:r>
      <w:r w:rsidRPr="002F03E2">
        <w:rPr>
          <w:lang w:eastAsia="zh-CN"/>
        </w:rPr>
        <w:t>blockchain network infrastructure</w:t>
      </w:r>
      <w:r w:rsidR="00D459B5">
        <w:rPr>
          <w:lang w:eastAsia="zh-CN"/>
        </w:rPr>
        <w:t xml:space="preserve"> and</w:t>
      </w:r>
      <w:r w:rsidRPr="002F03E2">
        <w:rPr>
          <w:lang w:eastAsia="zh-CN"/>
        </w:rPr>
        <w:t xml:space="preserve"> </w:t>
      </w:r>
      <w:r w:rsidR="00D459B5">
        <w:rPr>
          <w:lang w:eastAsia="zh-CN"/>
        </w:rPr>
        <w:t>p</w:t>
      </w:r>
      <w:r w:rsidRPr="002F03E2">
        <w:rPr>
          <w:lang w:eastAsia="zh-CN"/>
        </w:rPr>
        <w:t xml:space="preserve">oint of </w:t>
      </w:r>
      <w:r w:rsidR="00483DA0">
        <w:rPr>
          <w:lang w:eastAsia="zh-CN"/>
        </w:rPr>
        <w:t>sc</w:t>
      </w:r>
      <w:r w:rsidRPr="002F03E2">
        <w:rPr>
          <w:lang w:eastAsia="zh-CN"/>
        </w:rPr>
        <w:t>ale  terminal</w:t>
      </w:r>
      <w:r>
        <w:rPr>
          <w:lang w:eastAsia="zh-CN"/>
        </w:rPr>
        <w:t xml:space="preserve">. </w:t>
      </w:r>
    </w:p>
    <w:p w14:paraId="4FF3973F" w14:textId="306AF581" w:rsidR="000A4CA6" w:rsidRDefault="00D339AD" w:rsidP="009A5F2A">
      <w:pPr>
        <w:pStyle w:val="a3"/>
        <w:rPr>
          <w:lang w:eastAsia="zh-CN"/>
        </w:rPr>
      </w:pPr>
      <w:r>
        <w:rPr>
          <w:lang w:eastAsia="zh-CN"/>
        </w:rPr>
        <w:t xml:space="preserve">The </w:t>
      </w:r>
      <w:r w:rsidRPr="00D339AD">
        <w:rPr>
          <w:lang w:eastAsia="zh-CN"/>
        </w:rPr>
        <w:t xml:space="preserve">study </w:t>
      </w:r>
      <w:r>
        <w:rPr>
          <w:lang w:eastAsia="zh-CN"/>
        </w:rPr>
        <w:t xml:space="preserve">of </w:t>
      </w:r>
      <w:r w:rsidRPr="000A4CA6">
        <w:rPr>
          <w:lang w:eastAsia="zh-CN"/>
        </w:rPr>
        <w:t>Liangqin Gong</w:t>
      </w:r>
      <w:r w:rsidR="000E5A98">
        <w:rPr>
          <w:lang w:eastAsia="zh-CN"/>
        </w:rPr>
        <w:t xml:space="preserve"> </w:t>
      </w:r>
      <w:r w:rsidRPr="00D339AD">
        <w:rPr>
          <w:lang w:eastAsia="zh-CN"/>
        </w:rPr>
        <w:t xml:space="preserve">set out to investigate the usefulness </w:t>
      </w:r>
      <w:r w:rsidR="00E93FA9">
        <w:rPr>
          <w:lang w:eastAsia="zh-CN"/>
        </w:rPr>
        <w:t xml:space="preserve">of </w:t>
      </w:r>
      <w:r w:rsidR="007F49A2">
        <w:rPr>
          <w:lang w:eastAsia="zh-CN"/>
        </w:rPr>
        <w:t>B</w:t>
      </w:r>
      <w:r w:rsidR="00A6754C">
        <w:rPr>
          <w:lang w:eastAsia="zh-CN"/>
        </w:rPr>
        <w:t>C</w:t>
      </w:r>
      <w:r w:rsidR="007F49A2">
        <w:rPr>
          <w:lang w:eastAsia="zh-CN"/>
        </w:rPr>
        <w:t>oT sentry, a</w:t>
      </w:r>
      <w:r w:rsidR="00A6754C">
        <w:rPr>
          <w:lang w:eastAsia="zh-CN"/>
        </w:rPr>
        <w:t xml:space="preserve"> system which try to enhance the security by analyzing the traffic flow pattern in the peer to peer connection network</w:t>
      </w:r>
      <w:r w:rsidR="009D79BA">
        <w:rPr>
          <w:lang w:eastAsia="zh-CN"/>
        </w:rPr>
        <w:t xml:space="preserve"> </w:t>
      </w:r>
      <w:r w:rsidR="003C6B00">
        <w:rPr>
          <w:lang w:eastAsia="zh-CN"/>
        </w:rPr>
        <w:fldChar w:fldCharType="begin"/>
      </w:r>
      <w:r w:rsidR="003C6B00">
        <w:rPr>
          <w:lang w:eastAsia="zh-CN"/>
        </w:rPr>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3C6B00">
        <w:rPr>
          <w:lang w:eastAsia="zh-CN"/>
        </w:rPr>
        <w:fldChar w:fldCharType="separate"/>
      </w:r>
      <w:r w:rsidR="003C6B00">
        <w:rPr>
          <w:noProof/>
          <w:lang w:eastAsia="zh-CN"/>
        </w:rPr>
        <w:t>[18]</w:t>
      </w:r>
      <w:r w:rsidR="003C6B00">
        <w:rPr>
          <w:lang w:eastAsia="zh-CN"/>
        </w:rPr>
        <w:fldChar w:fldCharType="end"/>
      </w:r>
      <w:r w:rsidR="00235560">
        <w:rPr>
          <w:lang w:eastAsia="zh-CN"/>
        </w:rPr>
        <w:t>.</w:t>
      </w:r>
    </w:p>
    <w:p w14:paraId="12591960" w14:textId="10EBD4AD" w:rsidR="00492965" w:rsidRDefault="00B62B81" w:rsidP="009A5F2A">
      <w:pPr>
        <w:pStyle w:val="a3"/>
        <w:rPr>
          <w:lang w:eastAsia="zh-CN"/>
        </w:rPr>
      </w:pPr>
      <w:r>
        <w:rPr>
          <w:lang w:eastAsia="zh-CN"/>
        </w:rPr>
        <w:fldChar w:fldCharType="begin"/>
      </w:r>
      <w:r>
        <w:rPr>
          <w:lang w:eastAsia="zh-CN"/>
        </w:rPr>
        <w:instrText xml:space="preserve"> ADDIN EN.CITE &lt;EndNote&gt;&lt;Cite&gt;&lt;Author&gt;Ferrag&lt;/Author&gt;&lt;Year&gt;2019&lt;/Year&gt;&lt;RecNum&gt;82&lt;/RecNum&gt;&lt;DisplayText&gt;[19]&lt;/DisplayText&gt;&lt;record&gt;&lt;rec-number&gt;82&lt;/rec-number&gt;&lt;foreign-keys&gt;&lt;key app="EN" db-id="ad5awtp2a0f5ebe9t9o5vrs9spwz0f952xes" timestamp="1630454876"&gt;82&lt;/key&gt;&lt;/foreign-keys&gt;&lt;ref-type name="Book Section"&gt;5&lt;/ref-type&gt;&lt;contributors&gt;&lt;authors&gt;&lt;author&gt;Ferrag, Mohamed Amine&lt;/author&gt;&lt;author&gt;Maglaras, Leandros&lt;/author&gt;&lt;author&gt;Janicke, Helge&lt;/author&gt;&lt;/authors&gt;&lt;/contributors&gt;&lt;titles&gt;&lt;title&gt;Blockchain and Its Role in the Internet of Things&lt;/title&gt;&lt;secondary-title&gt;Strategic Innovative Marketing and Tourism&lt;/secondary-title&gt;&lt;tertiary-title&gt;Springer Proceedings in Business and Economics&lt;/tertiary-title&gt;&lt;/titles&gt;&lt;pages&gt;1029-1038&lt;/pages&gt;&lt;section&gt;Chapter 119&lt;/section&gt;&lt;dates&gt;&lt;year&gt;2019&lt;/year&gt;&lt;/dates&gt;&lt;isbn&gt;978-3-030-12452-6&amp;#xD;978-3-030-12453-3&lt;/isbn&gt;&lt;urls&gt;&lt;/urls&gt;&lt;electronic-resource-num&gt;10.1007/978-3-030-12453-3_119&lt;/electronic-resource-num&gt;&lt;/record&gt;&lt;/Cite&gt;&lt;/EndNote&gt;</w:instrText>
      </w:r>
      <w:r>
        <w:rPr>
          <w:lang w:eastAsia="zh-CN"/>
        </w:rPr>
        <w:fldChar w:fldCharType="separate"/>
      </w:r>
      <w:r>
        <w:rPr>
          <w:noProof/>
          <w:lang w:eastAsia="zh-CN"/>
        </w:rPr>
        <w:t>[19]</w:t>
      </w:r>
      <w:r>
        <w:rPr>
          <w:lang w:eastAsia="zh-CN"/>
        </w:rPr>
        <w:fldChar w:fldCharType="end"/>
      </w:r>
      <w:r w:rsidR="005A51D4">
        <w:rPr>
          <w:lang w:eastAsia="zh-CN"/>
        </w:rPr>
        <w:t xml:space="preserve"> tries to establish a healthcare system with enhanced security in paper “</w:t>
      </w:r>
      <w:r w:rsidR="005A51D4" w:rsidRPr="005A51D4">
        <w:t xml:space="preserve"> </w:t>
      </w:r>
      <w:r w:rsidR="005A51D4" w:rsidRPr="005A51D4">
        <w:rPr>
          <w:lang w:eastAsia="zh-CN"/>
        </w:rPr>
        <w:t xml:space="preserve">Blockchain and Its Role in the Internet of </w:t>
      </w:r>
      <w:r w:rsidR="005A51D4" w:rsidRPr="005A51D4">
        <w:rPr>
          <w:lang w:eastAsia="zh-CN"/>
        </w:rPr>
        <w:t>Things</w:t>
      </w:r>
      <w:r w:rsidR="005A51D4">
        <w:rPr>
          <w:lang w:eastAsia="zh-CN"/>
        </w:rPr>
        <w:t>”</w:t>
      </w:r>
      <w:r w:rsidR="001D2F09">
        <w:rPr>
          <w:lang w:eastAsia="zh-CN"/>
        </w:rPr>
        <w:t xml:space="preserve"> which talks about the </w:t>
      </w:r>
      <w:r w:rsidR="00F915CB">
        <w:rPr>
          <w:lang w:eastAsia="zh-CN"/>
        </w:rPr>
        <w:t>identification</w:t>
      </w:r>
      <w:r w:rsidR="001D2F09">
        <w:rPr>
          <w:lang w:eastAsia="zh-CN"/>
        </w:rPr>
        <w:t xml:space="preserve"> of healthcare field as a subsector of lightweight blockchain of things</w:t>
      </w:r>
      <w:r w:rsidR="00662CE1">
        <w:rPr>
          <w:lang w:eastAsia="zh-CN"/>
        </w:rPr>
        <w:t>.</w:t>
      </w:r>
    </w:p>
    <w:p w14:paraId="5183B23F" w14:textId="51F86B65" w:rsidR="00ED010B" w:rsidRDefault="00ED010B" w:rsidP="009A5F2A">
      <w:pPr>
        <w:pStyle w:val="a3"/>
        <w:rPr>
          <w:rFonts w:hint="eastAsia"/>
          <w:lang w:eastAsia="zh-CN"/>
        </w:rPr>
      </w:pPr>
      <w:r w:rsidRPr="00ED010B">
        <w:rPr>
          <w:lang w:eastAsia="zh-CN"/>
        </w:rPr>
        <w:t>From the above research, we know that the lightweight blockchain is currently being used more and more widely.</w:t>
      </w:r>
      <w:r w:rsidR="001F18C2" w:rsidRPr="001F18C2">
        <w:t xml:space="preserve"> </w:t>
      </w:r>
      <w:r w:rsidR="001F18C2" w:rsidRPr="001F18C2">
        <w:rPr>
          <w:lang w:eastAsia="zh-CN"/>
        </w:rPr>
        <w:t>More scholars are trying to make breakthroughs in related fields, especially in security.</w:t>
      </w:r>
    </w:p>
    <w:p w14:paraId="37F04F9A" w14:textId="79D354F6" w:rsidR="0029223D" w:rsidRDefault="0029223D" w:rsidP="00272673">
      <w:pPr>
        <w:pStyle w:val="a3"/>
      </w:pPr>
      <w:r>
        <w:t>But at the same time, we must also realize that blockchain-related technologies are not omnipotent</w:t>
      </w:r>
      <w:r w:rsidR="003B2E3B">
        <w:t xml:space="preserve"> </w:t>
      </w:r>
      <w:r w:rsidR="00C26CF5">
        <w:fldChar w:fldCharType="begin"/>
      </w:r>
      <w:r w:rsidR="00B62B81">
        <w:instrText xml:space="preserve"> ADDIN EN.CITE &lt;EndNote&gt;&lt;Cite&gt;&lt;Author&gt;Fernandez-Carames&lt;/Author&gt;&lt;Year&gt;2018&lt;/Year&gt;&lt;RecNum&gt;77&lt;/RecNum&gt;&lt;DisplayText&gt;[20]&lt;/DisplayText&gt;&lt;record&gt;&lt;rec-number&gt;77&lt;/rec-number&gt;&lt;foreign-keys&gt;&lt;key app="EN" db-id="ad5awtp2a0f5ebe9t9o5vrs9spwz0f952xes" timestamp="1630454862"&gt;77&lt;/key&gt;&lt;/foreign-keys&gt;&lt;ref-type name="Journal Article"&gt;17&lt;/ref-type&gt;&lt;contributors&gt;&lt;authors&gt;&lt;author&gt;Fernandez-Carames, Tiago M.&lt;/author&gt;&lt;author&gt;Fraga-Lamas, Paula&lt;/author&gt;&lt;/authors&gt;&lt;/contributors&gt;&lt;titles&gt;&lt;title&gt;A Review on the Use of Blockchain for the Internet of Things&lt;/title&gt;&lt;secondary-title&gt;IEEE Access&lt;/secondary-title&gt;&lt;/titles&gt;&lt;periodical&gt;&lt;full-title&gt;IEEE Access&lt;/full-title&gt;&lt;/periodical&gt;&lt;pages&gt;32979-33001&lt;/pages&gt;&lt;volume&gt;6&lt;/volume&gt;&lt;section&gt;32979&lt;/section&gt;&lt;dates&gt;&lt;year&gt;2018&lt;/year&gt;&lt;/dates&gt;&lt;isbn&gt;2169-3536&lt;/isbn&gt;&lt;urls&gt;&lt;/urls&gt;&lt;electronic-resource-num&gt;10.1109/access.2018.2842685&lt;/electronic-resource-num&gt;&lt;/record&gt;&lt;/Cite&gt;&lt;/EndNote&gt;</w:instrText>
      </w:r>
      <w:r w:rsidR="00C26CF5">
        <w:fldChar w:fldCharType="separate"/>
      </w:r>
      <w:r w:rsidR="00B62B81">
        <w:rPr>
          <w:noProof/>
        </w:rPr>
        <w:t>[20]</w:t>
      </w:r>
      <w:r w:rsidR="00C26CF5">
        <w:fldChar w:fldCharType="end"/>
      </w:r>
      <w:r>
        <w:t>. Multiple units can be combined into a huge whole to tamper with the data on the entire network. Once the computing power exceeds 51%, it will become An absolute majority is likely to be monopolized by huge interest groups</w:t>
      </w:r>
      <w:r w:rsidR="000C4C01">
        <w:t xml:space="preserve"> </w:t>
      </w:r>
      <w:r w:rsidR="00B30019">
        <w:fldChar w:fldCharType="begin"/>
      </w:r>
      <w:r w:rsidR="00B62B81">
        <w:instrText xml:space="preserve"> ADDIN EN.CITE &lt;EndNote&gt;&lt;Cite&gt;&lt;Author&gt;Sultan&lt;/Author&gt;&lt;Year&gt;2019&lt;/Year&gt;&lt;RecNum&gt;105&lt;/RecNum&gt;&lt;DisplayText&gt;[21]&lt;/DisplayText&gt;&lt;record&gt;&lt;rec-number&gt;105&lt;/rec-number&gt;&lt;foreign-keys&gt;&lt;key app="EN" db-id="ad5awtp2a0f5ebe9t9o5vrs9spwz0f952xes" timestamp="1630454939"&gt;105&lt;/key&gt;&lt;/foreign-keys&gt;&lt;ref-type name="Conference Paper"&gt;47&lt;/ref-type&gt;&lt;contributors&gt;&lt;authors&gt;&lt;author&gt;Sultan, Abid&lt;/author&gt;&lt;author&gt;Mushtaq, Muhammad Azhar&lt;/author&gt;&lt;author&gt;Abubakar, Muhammad&lt;/author&gt;&lt;/authors&gt;&lt;/contributors&gt;&lt;titles&gt;&lt;title&gt;IOT Security Issues Via Blockchain&lt;/title&gt;&lt;secondary-title&gt;Proceedings of the 2019 International Conference on Blockchain Technology&lt;/secondary-title&gt;&lt;/titles&gt;&lt;pages&gt;60-65&lt;/pages&gt;&lt;dates&gt;&lt;year&gt;2019&lt;/year&gt;&lt;/dates&gt;&lt;urls&gt;&lt;/urls&gt;&lt;electronic-resource-num&gt;10.1145/3320154.3320163&lt;/electronic-resource-num&gt;&lt;/record&gt;&lt;/Cite&gt;&lt;/EndNote&gt;</w:instrText>
      </w:r>
      <w:r w:rsidR="00B30019">
        <w:fldChar w:fldCharType="separate"/>
      </w:r>
      <w:r w:rsidR="00B62B81">
        <w:rPr>
          <w:noProof/>
        </w:rPr>
        <w:t>[21]</w:t>
      </w:r>
      <w:r w:rsidR="00B30019">
        <w:fldChar w:fldCharType="end"/>
      </w:r>
      <w:r>
        <w:t>. What we want to achieve is advanced security rather than monopoly. Therefore, we must pay special attention to this.</w:t>
      </w:r>
    </w:p>
    <w:p w14:paraId="520E2445" w14:textId="1ECDBFD5" w:rsidR="0041266E" w:rsidRPr="000E4275" w:rsidRDefault="00B22C85" w:rsidP="00272673">
      <w:pPr>
        <w:pStyle w:val="a3"/>
        <w:rPr>
          <w:lang w:val="en-US"/>
        </w:rPr>
      </w:pPr>
      <w:r w:rsidRPr="00B22C85">
        <w:rPr>
          <w:lang w:val="en-US"/>
        </w:rPr>
        <w:t>In the paper</w:t>
      </w:r>
      <w:r w:rsidR="00EB78EF">
        <w:rPr>
          <w:lang w:val="en-US"/>
        </w:rPr>
        <w:t xml:space="preserve"> of Steve Hickle </w:t>
      </w:r>
      <w:r w:rsidR="00EB78EF">
        <w:rPr>
          <w:lang w:val="en-US"/>
        </w:rPr>
        <w:fldChar w:fldCharType="begin"/>
      </w:r>
      <w:r w:rsidR="00EB78EF">
        <w:rPr>
          <w:lang w:val="en-US"/>
        </w:rPr>
        <w:instrText xml:space="preserve"> ADDIN EN.CITE &lt;EndNote&gt;&lt;Cite&gt;&lt;Author&gt;Huckle&lt;/Author&gt;&lt;Year&gt;2016&lt;/Year&gt;&lt;RecNum&gt;104&lt;/RecNum&gt;&lt;DisplayText&gt;[22]&lt;/DisplayText&gt;&lt;record&gt;&lt;rec-number&gt;104&lt;/rec-number&gt;&lt;foreign-keys&gt;&lt;key app="EN" db-id="ad5awtp2a0f5ebe9t9o5vrs9spwz0f952xes" timestamp="1630454935"&gt;104&lt;/key&gt;&lt;/foreign-keys&gt;&lt;ref-type name="Journal Article"&gt;17&lt;/ref-type&gt;&lt;contributors&gt;&lt;authors&gt;&lt;author&gt;Huckle, Steve&lt;/author&gt;&lt;author&gt;Bhattacharya, Rituparna&lt;/author&gt;&lt;author&gt;White, Martin&lt;/author&gt;&lt;author&gt;Beloff, Natalia&lt;/author&gt;&lt;/authors&gt;&lt;/contributors&gt;&lt;titles&gt;&lt;title&gt;Internet of Things, Blockchain and Shared Economy Applications&lt;/title&gt;&lt;secondary-title&gt;Procedia Computer Science&lt;/secondary-title&gt;&lt;/titles&gt;&lt;periodical&gt;&lt;full-title&gt;Procedia Computer Science&lt;/full-title&gt;&lt;/periodical&gt;&lt;pages&gt;461-466&lt;/pages&gt;&lt;volume&gt;98&lt;/volume&gt;&lt;section&gt;461&lt;/section&gt;&lt;dates&gt;&lt;year&gt;2016&lt;/year&gt;&lt;/dates&gt;&lt;isbn&gt;18770509&lt;/isbn&gt;&lt;urls&gt;&lt;/urls&gt;&lt;electronic-resource-num&gt;10.1016/j.procs.2016.09.074&lt;/electronic-resource-num&gt;&lt;/record&gt;&lt;/Cite&gt;&lt;/EndNote&gt;</w:instrText>
      </w:r>
      <w:r w:rsidR="00EB78EF">
        <w:rPr>
          <w:lang w:val="en-US"/>
        </w:rPr>
        <w:fldChar w:fldCharType="separate"/>
      </w:r>
      <w:r w:rsidR="00EB78EF">
        <w:rPr>
          <w:noProof/>
          <w:lang w:val="en-US"/>
        </w:rPr>
        <w:t>[22]</w:t>
      </w:r>
      <w:r w:rsidR="00EB78EF">
        <w:rPr>
          <w:lang w:val="en-US"/>
        </w:rPr>
        <w:fldChar w:fldCharType="end"/>
      </w:r>
      <w:r w:rsidRPr="00B22C85">
        <w:rPr>
          <w:lang w:val="en-US"/>
        </w:rPr>
        <w:t>, the application scenarios of various lightweight blockchain of things are depicted in the future, but they are limited by the possible problems of civilian IoT devices, such as poor performance to deploy a block network or insufficient device functions. If we try to solve these problems by improving the performance of the equipment, it will not be widely used because of the high cost.</w:t>
      </w:r>
    </w:p>
    <w:p w14:paraId="7531122B" w14:textId="30BE1C39" w:rsidR="008B75FF" w:rsidRDefault="002F751D" w:rsidP="007D662E">
      <w:pPr>
        <w:pStyle w:val="a3"/>
        <w:rPr>
          <w:lang w:val="en-US"/>
        </w:rPr>
      </w:pPr>
      <w:r w:rsidRPr="008B75FF">
        <w:rPr>
          <w:lang w:val="en-US"/>
        </w:rPr>
        <w:t>At present, the requirements for IoT devices based on blockchain technology are higher.</w:t>
      </w:r>
      <w:r>
        <w:rPr>
          <w:lang w:val="en-US"/>
        </w:rPr>
        <w:t xml:space="preserve"> </w:t>
      </w:r>
      <w:r w:rsidRPr="008B75FF">
        <w:rPr>
          <w:lang w:val="en-US"/>
        </w:rPr>
        <w:t>However, IoT devices have low power consumption and poor performance</w:t>
      </w:r>
      <w:r>
        <w:rPr>
          <w:lang w:val="en-US"/>
        </w:rPr>
        <w:t xml:space="preserve"> </w:t>
      </w:r>
      <w:r>
        <w:rPr>
          <w:lang w:val="en-US"/>
        </w:rPr>
        <w:fldChar w:fldCharType="begin"/>
      </w:r>
      <w:r>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Pr>
          <w:lang w:val="en-US"/>
        </w:rPr>
        <w:fldChar w:fldCharType="separate"/>
      </w:r>
      <w:r>
        <w:rPr>
          <w:noProof/>
          <w:lang w:val="en-US"/>
        </w:rPr>
        <w:t>[23]</w:t>
      </w:r>
      <w:r>
        <w:rPr>
          <w:lang w:val="en-US"/>
        </w:rPr>
        <w:fldChar w:fldCharType="end"/>
      </w:r>
      <w:r w:rsidRPr="008B75FF">
        <w:rPr>
          <w:lang w:val="en-US"/>
        </w:rPr>
        <w:t>.</w:t>
      </w:r>
      <w:r>
        <w:rPr>
          <w:lang w:val="en-US"/>
        </w:rPr>
        <w:t xml:space="preserve"> </w:t>
      </w:r>
      <w:r w:rsidR="008B75FF" w:rsidRPr="008B75FF">
        <w:rPr>
          <w:lang w:val="en-US"/>
        </w:rPr>
        <w:t>Nodes participating in the network are limited by resources, such as micro-sensors, it is difficult to store and keep accounts, and they cannot undertake consensus tasks</w:t>
      </w:r>
      <w:r w:rsidR="000E5B5F">
        <w:rPr>
          <w:lang w:val="en-US"/>
        </w:rPr>
        <w:t xml:space="preserve"> </w:t>
      </w:r>
      <w:r w:rsidR="00521010">
        <w:rPr>
          <w:lang w:val="en-US"/>
        </w:rPr>
        <w:fldChar w:fldCharType="begin"/>
      </w:r>
      <w:r w:rsidR="00B22C85">
        <w:rPr>
          <w:lang w:val="en-US"/>
        </w:rPr>
        <w:instrText xml:space="preserve"> ADDIN EN.CITE &lt;EndNote&gt;&lt;Cite&gt;&lt;Author&gt;Dukkipati&lt;/Author&gt;&lt;Year&gt;2018&lt;/Year&gt;&lt;RecNum&gt;102&lt;/RecNum&gt;&lt;DisplayText&gt;[24]&lt;/DisplayText&gt;&lt;record&gt;&lt;rec-number&gt;102&lt;/rec-number&gt;&lt;foreign-keys&gt;&lt;key app="EN" db-id="ad5awtp2a0f5ebe9t9o5vrs9spwz0f952xes" timestamp="1630454931"&gt;102&lt;/key&gt;&lt;/foreign-keys&gt;&lt;ref-type name="Conference Paper"&gt;47&lt;/ref-type&gt;&lt;contributors&gt;&lt;authors&gt;&lt;author&gt;Dukkipati, Chethana&lt;/author&gt;&lt;author&gt;Zhang, Yunpeng&lt;/author&gt;&lt;author&gt;Cheng, Liang Chieh&lt;/author&gt;&lt;/authors&gt;&lt;/contributors&gt;&lt;titles&gt;&lt;title&gt;Decentralized, BlockChain Based Access Control Framework for the Heterogeneous Internet of Things&lt;/title&gt;&lt;secondary-title&gt;Proceedings of the Third ACM Workshop on Attribute-Based Access Control&lt;/secondary-title&gt;&lt;/titles&gt;&lt;pages&gt;61-69&lt;/pages&gt;&lt;dates&gt;&lt;year&gt;2018&lt;/year&gt;&lt;/dates&gt;&lt;urls&gt;&lt;/urls&gt;&lt;electronic-resource-num&gt;10.1145/3180457.3180458&lt;/electronic-resource-num&gt;&lt;/record&gt;&lt;/Cite&gt;&lt;/EndNote&gt;</w:instrText>
      </w:r>
      <w:r w:rsidR="00521010">
        <w:rPr>
          <w:lang w:val="en-US"/>
        </w:rPr>
        <w:fldChar w:fldCharType="separate"/>
      </w:r>
      <w:r w:rsidR="00B22C85">
        <w:rPr>
          <w:noProof/>
          <w:lang w:val="en-US"/>
        </w:rPr>
        <w:t>[24]</w:t>
      </w:r>
      <w:r w:rsidR="00521010">
        <w:rPr>
          <w:lang w:val="en-US"/>
        </w:rPr>
        <w:fldChar w:fldCharType="end"/>
      </w:r>
      <w:r w:rsidR="008B75FF" w:rsidRPr="008B75FF">
        <w:rPr>
          <w:lang w:val="en-US"/>
        </w:rPr>
        <w:t>. In addition, the consensus node will have a relatively large impact on the performance of the blockchain network. If there are too many nodes. Consensus dissemination will take a lot of time, and in a large amount of data scenario, it is often not able to meet our needs</w:t>
      </w:r>
      <w:r w:rsidR="001764DF">
        <w:rPr>
          <w:lang w:val="en-US"/>
        </w:rPr>
        <w:t xml:space="preserve"> </w:t>
      </w:r>
      <w:r w:rsidR="00A92D5B">
        <w:rPr>
          <w:lang w:val="en-US"/>
        </w:rPr>
        <w:fldChar w:fldCharType="begin"/>
      </w:r>
      <w:r w:rsidR="00B22C85">
        <w:rPr>
          <w:lang w:val="en-US"/>
        </w:rPr>
        <w:instrText xml:space="preserve"> ADDIN EN.CITE &lt;EndNote&gt;&lt;Cite&gt;&lt;Author&gt;Zhang&lt;/Author&gt;&lt;Year&gt;2016&lt;/Year&gt;&lt;RecNum&gt;121&lt;/RecNum&gt;&lt;DisplayText&gt;[25]&lt;/DisplayText&gt;&lt;record&gt;&lt;rec-number&gt;121&lt;/rec-number&gt;&lt;foreign-keys&gt;&lt;key app="EN" db-id="ad5awtp2a0f5ebe9t9o5vrs9spwz0f952xes" timestamp="1630454987"&gt;121&lt;/key&gt;&lt;/foreign-keys&gt;&lt;ref-type name="Journal Article"&gt;17&lt;/ref-type&gt;&lt;contributors&gt;&lt;authors&gt;&lt;author&gt;Zhang, Yu&lt;/author&gt;&lt;author&gt;Wen, Jiangtao&lt;/author&gt;&lt;/authors&gt;&lt;/contributors&gt;&lt;titles&gt;&lt;title&gt;The IoT electric business model: Using blockchain technology for the internet of things&lt;/title&gt;&lt;secondary-title&gt;Peer-to-Peer Networking and Applications&lt;/secondary-title&gt;&lt;/titles&gt;&lt;periodical&gt;&lt;full-title&gt;Peer-to-Peer Networking and Applications&lt;/full-title&gt;&lt;/periodical&gt;&lt;pages&gt;983-994&lt;/pages&gt;&lt;volume&gt;10&lt;/volume&gt;&lt;number&gt;4&lt;/number&gt;&lt;section&gt;983&lt;/section&gt;&lt;dates&gt;&lt;year&gt;2016&lt;/year&gt;&lt;/dates&gt;&lt;isbn&gt;1936-6442&amp;#xD;1936-6450&lt;/isbn&gt;&lt;urls&gt;&lt;/urls&gt;&lt;electronic-resource-num&gt;10.1007/s12083-016-0456-1&lt;/electronic-resource-num&gt;&lt;/record&gt;&lt;/Cite&gt;&lt;/EndNote&gt;</w:instrText>
      </w:r>
      <w:r w:rsidR="00A92D5B">
        <w:rPr>
          <w:lang w:val="en-US"/>
        </w:rPr>
        <w:fldChar w:fldCharType="separate"/>
      </w:r>
      <w:r w:rsidR="00B22C85">
        <w:rPr>
          <w:noProof/>
          <w:lang w:val="en-US"/>
        </w:rPr>
        <w:t>[25]</w:t>
      </w:r>
      <w:r w:rsidR="00A92D5B">
        <w:rPr>
          <w:lang w:val="en-US"/>
        </w:rPr>
        <w:fldChar w:fldCharType="end"/>
      </w:r>
      <w:r w:rsidR="008B75FF" w:rsidRPr="008B75FF">
        <w:rPr>
          <w:lang w:val="en-US"/>
        </w:rPr>
        <w:t>.</w:t>
      </w:r>
      <w:r w:rsidR="001A7061">
        <w:rPr>
          <w:lang w:val="en-US"/>
        </w:rPr>
        <w:t xml:space="preserve"> </w:t>
      </w:r>
    </w:p>
    <w:p w14:paraId="44CD4338" w14:textId="4C632682" w:rsidR="00791453" w:rsidRPr="00791453" w:rsidRDefault="00417A18" w:rsidP="00791453">
      <w:pPr>
        <w:pStyle w:val="1"/>
      </w:pPr>
      <w:r>
        <w:rPr>
          <w:lang w:eastAsia="zh-CN"/>
        </w:rPr>
        <w:t>Application status</w:t>
      </w:r>
    </w:p>
    <w:p w14:paraId="62775D23" w14:textId="7DDAEE73" w:rsidR="006F1230" w:rsidRDefault="00C57A85" w:rsidP="00F57A13">
      <w:pPr>
        <w:pStyle w:val="a3"/>
        <w:rPr>
          <w:lang w:val="en-US"/>
        </w:rPr>
      </w:pPr>
      <w:r>
        <w:rPr>
          <w:lang w:val="en-US"/>
        </w:rPr>
        <w:t>B</w:t>
      </w:r>
      <w:r w:rsidR="00FD3B38">
        <w:rPr>
          <w:lang w:val="en-US"/>
        </w:rPr>
        <w:t>lockchain</w:t>
      </w:r>
      <w:r w:rsidR="00D17584">
        <w:rPr>
          <w:lang w:val="en-US"/>
        </w:rPr>
        <w:t xml:space="preserve">, </w:t>
      </w:r>
      <w:r w:rsidR="00323AD9">
        <w:rPr>
          <w:lang w:val="en-US"/>
        </w:rPr>
        <w:t>t</w:t>
      </w:r>
      <w:r w:rsidR="00D17584">
        <w:rPr>
          <w:lang w:val="en-US"/>
        </w:rPr>
        <w:t>he core of lightweight blockchain of things</w:t>
      </w:r>
      <w:r w:rsidR="005A7D09">
        <w:rPr>
          <w:lang w:val="en-US"/>
        </w:rPr>
        <w:t>,</w:t>
      </w:r>
      <w:r w:rsidR="00323AD9">
        <w:rPr>
          <w:lang w:val="en-US"/>
        </w:rPr>
        <w:t xml:space="preserve"> </w:t>
      </w:r>
      <w:r w:rsidR="00C32A9D" w:rsidRPr="00312B90">
        <w:rPr>
          <w:lang w:val="en-US"/>
        </w:rPr>
        <w:t xml:space="preserve">was first used as a means of monetary payment that tried to break away from the national credit system, </w:t>
      </w:r>
      <w:r w:rsidR="00AD43F8">
        <w:rPr>
          <w:lang w:val="en-US"/>
        </w:rPr>
        <w:t>but</w:t>
      </w:r>
      <w:r w:rsidR="00C32A9D" w:rsidRPr="00312B90">
        <w:rPr>
          <w:lang w:val="en-US"/>
        </w:rPr>
        <w:t xml:space="preserve"> its application scenarios have gradually increased over time. </w:t>
      </w:r>
      <w:r w:rsidR="00054411">
        <w:rPr>
          <w:lang w:val="en-US"/>
        </w:rPr>
        <w:t>Now this decentralization technology which an prevent single point of failure problem</w:t>
      </w:r>
      <w:r w:rsidR="00B671E3">
        <w:rPr>
          <w:lang w:val="en-US"/>
        </w:rPr>
        <w:fldChar w:fldCharType="begin"/>
      </w:r>
      <w:r w:rsidR="00B22C85">
        <w:rPr>
          <w:lang w:val="en-US"/>
        </w:rPr>
        <w:instrText xml:space="preserve"> ADDIN EN.CITE &lt;EndNote&gt;&lt;Cite&gt;&lt;Author&gt;Atlam&lt;/Author&gt;&lt;Year&gt;2018&lt;/Year&gt;&lt;RecNum&gt;94&lt;/RecNum&gt;&lt;DisplayText&gt;[26]&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B671E3">
        <w:rPr>
          <w:lang w:val="en-US"/>
        </w:rPr>
        <w:fldChar w:fldCharType="separate"/>
      </w:r>
      <w:r w:rsidR="00B22C85">
        <w:rPr>
          <w:noProof/>
          <w:lang w:val="en-US"/>
        </w:rPr>
        <w:t>[26]</w:t>
      </w:r>
      <w:r w:rsidR="00B671E3">
        <w:rPr>
          <w:lang w:val="en-US"/>
        </w:rPr>
        <w:fldChar w:fldCharType="end"/>
      </w:r>
      <w:r w:rsidR="00054411">
        <w:rPr>
          <w:lang w:val="en-US"/>
        </w:rPr>
        <w:t xml:space="preserve">. </w:t>
      </w:r>
      <w:r w:rsidR="00364042">
        <w:rPr>
          <w:lang w:val="en-US"/>
        </w:rPr>
        <w:t>Moreover</w:t>
      </w:r>
      <w:r w:rsidR="006327C5">
        <w:rPr>
          <w:lang w:val="en-US"/>
        </w:rPr>
        <w:t xml:space="preserve">, its user anonymity is quite suitable for IoT device. </w:t>
      </w:r>
      <w:r w:rsidR="00C32A9D" w:rsidRPr="00312B90">
        <w:rPr>
          <w:lang w:val="en-US"/>
        </w:rPr>
        <w:t xml:space="preserve">This transparent </w:t>
      </w:r>
      <w:r w:rsidR="007F7DAB">
        <w:rPr>
          <w:lang w:val="en-US"/>
        </w:rPr>
        <w:t>in computing but non-transparent in identification</w:t>
      </w:r>
      <w:r w:rsidR="00C32A9D" w:rsidRPr="00312B90">
        <w:rPr>
          <w:lang w:val="en-US"/>
        </w:rPr>
        <w:t xml:space="preserve"> technology </w:t>
      </w:r>
      <w:r w:rsidR="009907A5">
        <w:rPr>
          <w:lang w:val="en-US"/>
        </w:rPr>
        <w:t xml:space="preserve">can be </w:t>
      </w:r>
      <w:r w:rsidR="00C32A9D" w:rsidRPr="00312B90">
        <w:rPr>
          <w:lang w:val="en-US"/>
        </w:rPr>
        <w:t>further extends to the Internet of Things, medicine, and economic fields</w:t>
      </w:r>
      <w:r w:rsidR="00582866">
        <w:rPr>
          <w:lang w:val="en-US"/>
        </w:rPr>
        <w:t xml:space="preserve"> </w:t>
      </w:r>
      <w:r w:rsidR="00086510">
        <w:rPr>
          <w:lang w:val="en-US"/>
        </w:rPr>
        <w:fldChar w:fldCharType="begin"/>
      </w:r>
      <w:r w:rsidR="00B22C85">
        <w:rPr>
          <w:lang w:val="en-US"/>
        </w:rPr>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086510">
        <w:rPr>
          <w:lang w:val="en-US"/>
        </w:rPr>
        <w:fldChar w:fldCharType="separate"/>
      </w:r>
      <w:r w:rsidR="00B22C85">
        <w:rPr>
          <w:noProof/>
          <w:lang w:val="en-US"/>
        </w:rPr>
        <w:t>[27]</w:t>
      </w:r>
      <w:r w:rsidR="00086510">
        <w:rPr>
          <w:lang w:val="en-US"/>
        </w:rPr>
        <w:fldChar w:fldCharType="end"/>
      </w:r>
      <w:r w:rsidR="00C32A9D" w:rsidRPr="00312B90">
        <w:rPr>
          <w:lang w:val="en-US"/>
        </w:rPr>
        <w:t>. Its potential application scenarios even extend to election voting, notarization, recognition of academic qualifications, network security and so on.</w:t>
      </w:r>
    </w:p>
    <w:p w14:paraId="55F916A4" w14:textId="57F403E6" w:rsidR="00C32A9D" w:rsidRDefault="006257D3" w:rsidP="00AC5D6B">
      <w:pPr>
        <w:pStyle w:val="a3"/>
      </w:pPr>
      <w:r>
        <w:t>There have been some commercial applications of lightweight blockchain in the world</w:t>
      </w:r>
      <w:r w:rsidR="00371416">
        <w:t xml:space="preserve"> </w:t>
      </w:r>
      <w:r w:rsidR="00510ADF">
        <w:fldChar w:fldCharType="begin"/>
      </w:r>
      <w:r w:rsidR="00B22C85">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510ADF">
        <w:fldChar w:fldCharType="separate"/>
      </w:r>
      <w:r w:rsidR="00B22C85">
        <w:rPr>
          <w:noProof/>
        </w:rPr>
        <w:t>[27]</w:t>
      </w:r>
      <w:r w:rsidR="00510ADF">
        <w:fldChar w:fldCharType="end"/>
      </w:r>
      <w:r>
        <w:t>. For example, the energy company LO3 Energy cooperated with Bitcoin company Consensus Systems to establish an interactive grid platform TransActive Grid based on the blockchain system and the Internet of Things technology.</w:t>
      </w:r>
      <w:r w:rsidR="006930A5">
        <w:t xml:space="preserve"> </w:t>
      </w:r>
      <w:r w:rsidR="00870608">
        <w:t xml:space="preserve"> </w:t>
      </w:r>
    </w:p>
    <w:p w14:paraId="4746756E" w14:textId="53FF7AC8" w:rsidR="00250C16" w:rsidRDefault="00F97446" w:rsidP="00AC5D6B">
      <w:pPr>
        <w:pStyle w:val="a3"/>
      </w:pPr>
      <w:r w:rsidRPr="00F97446">
        <w:t>At the same time, the ecology of the lightweight blockchain of things for enhanced security is becoming more complete. For example, a light code environment has emerged</w:t>
      </w:r>
      <w:r w:rsidR="00F56B05">
        <w:t xml:space="preserve"> </w:t>
      </w:r>
      <w:r w:rsidR="00F56B05">
        <w:fldChar w:fldCharType="begin"/>
      </w:r>
      <w:r w:rsidR="00F56B05">
        <w:instrText xml:space="preserve"> ADDIN EN.CITE &lt;EndNote&gt;&lt;Cite&gt;&lt;Author&gt;Cho&lt;/Author&gt;&lt;Year&gt;2019&lt;/Year&gt;&lt;RecNum&gt;137&lt;/RecNum&gt;&lt;DisplayText&gt;[28]&lt;/DisplayText&gt;&lt;record&gt;&lt;rec-number&gt;137&lt;/rec-number&gt;&lt;foreign-keys&gt;&lt;key app="EN" db-id="ad5awtp2a0f5ebe9t9o5vrs9spwz0f952xes" timestamp="1630750538"&gt;137&lt;/key&gt;&lt;/foreign-keys&gt;&lt;ref-type name="Conference Proceedings"&gt;10&lt;/ref-type&gt;&lt;contributors&gt;&lt;authors&gt;&lt;author&gt;Cho, Sunghyun&lt;/author&gt;&lt;author&gt;Lee, Sejong&lt;/author&gt;&lt;/authors&gt;&lt;/contributors&gt;&lt;titles&gt;&lt;title&gt;Survey on the Application of BlockChain to IoT&lt;/title&gt;&lt;secondary-title&gt;2019 International Conference on Electronics, Information, and Communication (ICEIC)&lt;/secondary-title&gt;&lt;/titles&gt;&lt;pages&gt;1-2&lt;/pages&gt;&lt;dates&gt;&lt;year&gt;2019&lt;/year&gt;&lt;/dates&gt;&lt;publisher&gt;IEEE&lt;/publisher&gt;&lt;isbn&gt;8995004444&lt;/isbn&gt;&lt;urls&gt;&lt;/urls&gt;&lt;/record&gt;&lt;/Cite&gt;&lt;/EndNote&gt;</w:instrText>
      </w:r>
      <w:r w:rsidR="00F56B05">
        <w:fldChar w:fldCharType="separate"/>
      </w:r>
      <w:r w:rsidR="00F56B05">
        <w:rPr>
          <w:noProof/>
        </w:rPr>
        <w:t>[28]</w:t>
      </w:r>
      <w:r w:rsidR="00F56B05">
        <w:fldChar w:fldCharType="end"/>
      </w:r>
      <w:r w:rsidRPr="00F97446">
        <w:t>.</w:t>
      </w:r>
      <w:r w:rsidRPr="00F97446">
        <w:t xml:space="preserve"> </w:t>
      </w:r>
      <w:r w:rsidR="004C0C9F">
        <w:t>For example, a</w:t>
      </w:r>
      <w:r w:rsidR="004C7CB8">
        <w:t xml:space="preserve"> company called </w:t>
      </w:r>
      <w:r w:rsidR="00FE676D">
        <w:t>B</w:t>
      </w:r>
      <w:r w:rsidR="004C7CB8">
        <w:t xml:space="preserve">lockchain of </w:t>
      </w:r>
      <w:r w:rsidR="00FE676D">
        <w:t>T</w:t>
      </w:r>
      <w:r w:rsidR="004C7CB8">
        <w:t xml:space="preserve">hings, Inc, is providing the draggable </w:t>
      </w:r>
      <w:r w:rsidR="0060471B">
        <w:t xml:space="preserve">editor which can </w:t>
      </w:r>
      <w:r w:rsidR="00E17076">
        <w:t xml:space="preserve">create </w:t>
      </w:r>
      <w:r w:rsidR="0060471B">
        <w:t>b</w:t>
      </w:r>
      <w:r w:rsidR="004C7CB8" w:rsidRPr="004C7CB8">
        <w:t xml:space="preserve">itcoin </w:t>
      </w:r>
      <w:r w:rsidR="00681FFA">
        <w:t>b</w:t>
      </w:r>
      <w:r w:rsidR="004C7CB8" w:rsidRPr="004C7CB8">
        <w:t xml:space="preserve">lockchain </w:t>
      </w:r>
      <w:r w:rsidR="00681FFA">
        <w:t>a</w:t>
      </w:r>
      <w:r w:rsidR="004C7CB8" w:rsidRPr="004C7CB8">
        <w:t>pps</w:t>
      </w:r>
      <w:r w:rsidR="004C7CB8" w:rsidRPr="004C7CB8">
        <w:t xml:space="preserve"> </w:t>
      </w:r>
      <w:r w:rsidR="000C286B">
        <w:t>builder</w:t>
      </w:r>
      <w:r w:rsidR="00D74A2A">
        <w:t>.</w:t>
      </w:r>
      <w:r w:rsidR="000E4ED5">
        <w:t xml:space="preserve"> We have face in the </w:t>
      </w:r>
      <w:r>
        <w:t xml:space="preserve">face that </w:t>
      </w:r>
      <w:r w:rsidR="005D44ED">
        <w:t>t</w:t>
      </w:r>
      <w:r w:rsidR="00BD2022" w:rsidRPr="00BD2022">
        <w:t xml:space="preserve">he </w:t>
      </w:r>
      <w:r w:rsidR="00247C08" w:rsidRPr="00247C08">
        <w:t>prospects</w:t>
      </w:r>
      <w:r w:rsidR="00BD2022" w:rsidRPr="00BD2022">
        <w:t xml:space="preserve"> of blockchain is becoming more accessible</w:t>
      </w:r>
      <w:r w:rsidR="00424916">
        <w:t xml:space="preserve"> with the </w:t>
      </w:r>
      <w:r w:rsidR="00927F9D">
        <w:t>i</w:t>
      </w:r>
      <w:r w:rsidR="00424916" w:rsidRPr="00424916">
        <w:t>mprovement of related industries</w:t>
      </w:r>
      <w:r w:rsidR="007A2197">
        <w:t>.</w:t>
      </w:r>
    </w:p>
    <w:p w14:paraId="4FE87BC2" w14:textId="66AECA6C" w:rsidR="00B808F8" w:rsidRPr="00AD5DD5" w:rsidRDefault="00F210A0" w:rsidP="00B808F8">
      <w:pPr>
        <w:pStyle w:val="a3"/>
        <w:rPr>
          <w:lang w:val="en-US"/>
        </w:rPr>
      </w:pPr>
      <w:r w:rsidRPr="00AD5DD5">
        <w:rPr>
          <w:lang w:val="en-US"/>
        </w:rPr>
        <w:lastRenderedPageBreak/>
        <w:t>A</w:t>
      </w:r>
      <w:r w:rsidR="000814E8" w:rsidRPr="00AD5DD5">
        <w:rPr>
          <w:lang w:val="en-US"/>
        </w:rPr>
        <w:t xml:space="preserve">t present, commercialization is not completely perfect. </w:t>
      </w:r>
      <w:r w:rsidR="00587362" w:rsidRPr="00AD5DD5">
        <w:rPr>
          <w:lang w:val="en-US"/>
        </w:rPr>
        <w:t>I</w:t>
      </w:r>
      <w:r w:rsidR="00B808F8" w:rsidRPr="00AD5DD5">
        <w:rPr>
          <w:lang w:val="en-US"/>
        </w:rPr>
        <w:t>n commercial applications, the lightweight blockchain of things still has a series of shortcomings</w:t>
      </w:r>
      <w:r w:rsidR="00AE3CA2">
        <w:rPr>
          <w:lang w:val="en-US"/>
        </w:rPr>
        <w:t xml:space="preserve"> </w:t>
      </w:r>
      <w:r w:rsidR="00E33E82">
        <w:rPr>
          <w:lang w:val="en-US"/>
        </w:rPr>
        <w:fldChar w:fldCharType="begin"/>
      </w:r>
      <w:r w:rsidR="00B22C85">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E33E82">
        <w:rPr>
          <w:lang w:val="en-US"/>
        </w:rPr>
        <w:fldChar w:fldCharType="separate"/>
      </w:r>
      <w:r w:rsidR="00B22C85">
        <w:rPr>
          <w:noProof/>
          <w:lang w:val="en-US"/>
        </w:rPr>
        <w:t>[23]</w:t>
      </w:r>
      <w:r w:rsidR="00E33E82">
        <w:rPr>
          <w:lang w:val="en-US"/>
        </w:rPr>
        <w:fldChar w:fldCharType="end"/>
      </w:r>
      <w:r w:rsidR="00B808F8" w:rsidRPr="00AD5DD5">
        <w:rPr>
          <w:lang w:val="en-US"/>
        </w:rPr>
        <w:t>. The most important and most important issue is the lack of subjects. Because of the anonymity of subjects, we cannot find specific responsible persons and cannot carry out subsequent accountability.</w:t>
      </w:r>
    </w:p>
    <w:p w14:paraId="2A531B5F" w14:textId="5F419A76" w:rsidR="00B808F8" w:rsidRPr="00AD5DD5" w:rsidRDefault="00B808F8" w:rsidP="00B808F8">
      <w:pPr>
        <w:pStyle w:val="a3"/>
        <w:rPr>
          <w:lang w:val="en-US"/>
        </w:rPr>
      </w:pPr>
      <w:r w:rsidRPr="00AD5DD5">
        <w:rPr>
          <w:lang w:val="en-US"/>
        </w:rPr>
        <w:t>In addition, blockchain technology has only been around for 9 years and is still in its infancy</w:t>
      </w:r>
      <w:r w:rsidR="00E33E82">
        <w:rPr>
          <w:lang w:val="en-US"/>
        </w:rPr>
        <w:fldChar w:fldCharType="begin"/>
      </w:r>
      <w:r w:rsidR="00902A64">
        <w:rPr>
          <w:lang w:val="en-US"/>
        </w:rPr>
        <w:instrText xml:space="preserve"> ADDIN EN.CITE &lt;EndNote&gt;&lt;Cite&gt;&lt;Author&gt;Hammoudeh&lt;/Author&gt;&lt;Year&gt;2019&lt;/Year&gt;&lt;RecNum&gt;101&lt;/RecNum&gt;&lt;DisplayText&gt;[29]&lt;/DisplayText&gt;&lt;record&gt;&lt;rec-number&gt;101&lt;/rec-number&gt;&lt;foreign-keys&gt;&lt;key app="EN" db-id="ad5awtp2a0f5ebe9t9o5vrs9spwz0f952xes" timestamp="1630454928"&gt;101&lt;/key&gt;&lt;/foreign-keys&gt;&lt;ref-type name="Conference Paper"&gt;47&lt;/ref-type&gt;&lt;contributors&gt;&lt;authors&gt;&lt;author&gt;Hammoudeh, Mohammad&lt;/author&gt;&lt;author&gt;Ghafir, Ibrahim&lt;/author&gt;&lt;author&gt;Bounceur, Ahcène&lt;/author&gt;&lt;author&gt;Rawlinson, Thomas&lt;/author&gt;&lt;/authors&gt;&lt;/contributors&gt;&lt;titles&gt;&lt;title&gt;Continuous Monitoring in Mission-Critical Applications Using the Internet of Things and Blockchain&lt;/title&gt;&lt;secondary-title&gt;Proceedings of the 3rd International Conference on Future Networks and Distributed Systems&lt;/secondary-title&gt;&lt;/titles&gt;&lt;pages&gt;1-5&lt;/pages&gt;&lt;dates&gt;&lt;year&gt;2019&lt;/year&gt;&lt;/dates&gt;&lt;urls&gt;&lt;/urls&gt;&lt;electronic-resource-num&gt;10.1145/3341325.3342018&lt;/electronic-resource-num&gt;&lt;/record&gt;&lt;/Cite&gt;&lt;/EndNote&gt;</w:instrText>
      </w:r>
      <w:r w:rsidR="00E33E82">
        <w:rPr>
          <w:lang w:val="en-US"/>
        </w:rPr>
        <w:fldChar w:fldCharType="separate"/>
      </w:r>
      <w:r w:rsidR="00902A64">
        <w:rPr>
          <w:noProof/>
          <w:lang w:val="en-US"/>
        </w:rPr>
        <w:t>[29]</w:t>
      </w:r>
      <w:r w:rsidR="00E33E82">
        <w:rPr>
          <w:lang w:val="en-US"/>
        </w:rPr>
        <w:fldChar w:fldCharType="end"/>
      </w:r>
      <w:r w:rsidRPr="00AD5DD5">
        <w:rPr>
          <w:lang w:val="en-US"/>
        </w:rPr>
        <w:t>. We can't even determine what potential problems exist in commercial applications of this technology.</w:t>
      </w:r>
    </w:p>
    <w:p w14:paraId="049798F7" w14:textId="085D6BD6" w:rsidR="00312B90" w:rsidRPr="00E56BD1" w:rsidRDefault="004F3C23" w:rsidP="00E56BD1">
      <w:pPr>
        <w:pStyle w:val="1"/>
      </w:pPr>
      <w:r>
        <w:t>Conclusion</w:t>
      </w:r>
    </w:p>
    <w:p w14:paraId="65830B14" w14:textId="386AB1E2" w:rsidR="00C54FEC" w:rsidRDefault="00C54FEC" w:rsidP="00AE6288">
      <w:pPr>
        <w:pStyle w:val="a3"/>
      </w:pPr>
      <w:r>
        <w:t>The core function of lightweight blockchain of things is to break trust barriers</w:t>
      </w:r>
      <w:r w:rsidR="00B87F6E">
        <w:t>.</w:t>
      </w:r>
      <w:r>
        <w:t xml:space="preserve"> This mechanism can achieve trust and self-organization, and promote the efficient development of business</w:t>
      </w:r>
      <w:r w:rsidR="00DF173C">
        <w:t xml:space="preserve"> </w:t>
      </w:r>
      <w:r w:rsidR="00E33E82">
        <w:fldChar w:fldCharType="begin"/>
      </w:r>
      <w:r w:rsidR="00902A64">
        <w:instrText xml:space="preserve"> ADDIN EN.CITE &lt;EndNote&gt;&lt;Cite&gt;&lt;Author&gt;Sigwart&lt;/Author&gt;&lt;Year&gt;2019&lt;/Year&gt;&lt;RecNum&gt;96&lt;/RecNum&gt;&lt;DisplayText&gt;[30]&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E33E82">
        <w:fldChar w:fldCharType="separate"/>
      </w:r>
      <w:r w:rsidR="00902A64">
        <w:rPr>
          <w:noProof/>
        </w:rPr>
        <w:t>[30]</w:t>
      </w:r>
      <w:r w:rsidR="00E33E82">
        <w:fldChar w:fldCharType="end"/>
      </w:r>
      <w:r w:rsidR="00DF173C">
        <w:t xml:space="preserve"> </w:t>
      </w:r>
      <w:r>
        <w:t>.</w:t>
      </w:r>
      <w:r w:rsidR="000C3EDE">
        <w:t xml:space="preserve"> </w:t>
      </w:r>
      <w:r w:rsidR="000C3EDE" w:rsidRPr="000C3EDE">
        <w:t>At the same time, we mainly conduct legality verification based on digital signatures</w:t>
      </w:r>
      <w:r w:rsidR="001936AD">
        <w:t xml:space="preserve"> to protect data security</w:t>
      </w:r>
      <w:r w:rsidR="000C3EDE" w:rsidRPr="000C3EDE">
        <w:t>.</w:t>
      </w:r>
      <w:r w:rsidR="006A18F8">
        <w:t xml:space="preserve"> </w:t>
      </w:r>
    </w:p>
    <w:p w14:paraId="5032712D" w14:textId="1DBCF58B" w:rsidR="00554048" w:rsidRDefault="00554048" w:rsidP="00480116">
      <w:pPr>
        <w:pStyle w:val="a3"/>
      </w:pPr>
      <w:r>
        <w:t>However, this technology also has certain shortcomings. Blockchain data needs to be synchronized to all nodes on the computing network, which limits the peak value of data processing, and also puts forward higher requirements on database capacity and bandwidth</w:t>
      </w:r>
      <w:r w:rsidR="00DF173C">
        <w:t xml:space="preserve"> </w:t>
      </w:r>
      <w:r w:rsidR="00E33E82">
        <w:fldChar w:fldCharType="begin"/>
      </w:r>
      <w:r w:rsidR="00902A64">
        <w:instrText xml:space="preserve"> ADDIN EN.CITE &lt;EndNote&gt;&lt;Cite&gt;&lt;Author&gt;Tseng&lt;/Author&gt;&lt;Year&gt;2020&lt;/Year&gt;&lt;RecNum&gt;87&lt;/RecNum&gt;&lt;DisplayText&gt;[31]&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rsidR="00E33E82">
        <w:fldChar w:fldCharType="separate"/>
      </w:r>
      <w:r w:rsidR="00902A64">
        <w:rPr>
          <w:noProof/>
        </w:rPr>
        <w:t>[31]</w:t>
      </w:r>
      <w:r w:rsidR="00E33E82">
        <w:fldChar w:fldCharType="end"/>
      </w:r>
      <w:r>
        <w:t xml:space="preserve">. We need to update Blockchain technology system with shorter intervals. In addition, the fault tolerance challenge of the asynchronous consensus network of the blockchain also needs to pay great </w:t>
      </w:r>
      <w:r w:rsidR="00480116">
        <w:t>attention</w:t>
      </w:r>
      <w:r>
        <w:t xml:space="preserve"> to</w:t>
      </w:r>
      <w:r w:rsidR="0022521E">
        <w:t xml:space="preserve"> </w:t>
      </w:r>
      <w:r w:rsidR="0022521E">
        <w:fldChar w:fldCharType="begin"/>
      </w:r>
      <w:r w:rsidR="003C6B00">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22521E">
        <w:fldChar w:fldCharType="separate"/>
      </w:r>
      <w:r w:rsidR="003C6B00">
        <w:rPr>
          <w:noProof/>
        </w:rPr>
        <w:t>[18]</w:t>
      </w:r>
      <w:r w:rsidR="0022521E">
        <w:fldChar w:fldCharType="end"/>
      </w:r>
      <w:r>
        <w:t>. Blockchain technology itself is an asynchronous consensus network. In theory, there is almost no algorithm to ensure that the system can guarantee absolute consensus.</w:t>
      </w:r>
    </w:p>
    <w:p w14:paraId="35F19E5A" w14:textId="7C361567" w:rsidR="002D5BF2" w:rsidRDefault="002D5BF2" w:rsidP="00480116">
      <w:pPr>
        <w:pStyle w:val="a3"/>
      </w:pPr>
      <w:r w:rsidRPr="002D5BF2">
        <w:t>In the end, the combination of blockchain and IoT technology simplifies the handover procedure and greatly increases the reliability of the data on the chain on this platform.</w:t>
      </w:r>
    </w:p>
    <w:p w14:paraId="585464DD" w14:textId="09B16EBC" w:rsidR="00554048" w:rsidRPr="005B520E" w:rsidRDefault="00554048" w:rsidP="00554048">
      <w:pPr>
        <w:pStyle w:val="a3"/>
      </w:pPr>
    </w:p>
    <w:p w14:paraId="08899FF2" w14:textId="77777777" w:rsidR="009303D9" w:rsidRDefault="009303D9" w:rsidP="00A059B3">
      <w:pPr>
        <w:pStyle w:val="5"/>
      </w:pPr>
      <w:r w:rsidRPr="005B520E">
        <w:t>References</w:t>
      </w:r>
    </w:p>
    <w:p w14:paraId="2423DE3B" w14:textId="77777777" w:rsidR="009303D9" w:rsidRPr="005B520E" w:rsidRDefault="009303D9"/>
    <w:p w14:paraId="75D0610B" w14:textId="757665AE" w:rsidR="005800CC" w:rsidRPr="00FC7451" w:rsidRDefault="005800CC" w:rsidP="005800CC">
      <w:pPr>
        <w:pStyle w:val="references"/>
      </w:pPr>
      <w:r w:rsidRPr="00FC7451">
        <w:t xml:space="preserve">M. Banerjee, J. Lee, and K.-K. R. Choo, "A blockchain future for internet of things security: a position paper," </w:t>
      </w:r>
      <w:r w:rsidRPr="005800CC">
        <w:t xml:space="preserve">Digital Communications and Networks, </w:t>
      </w:r>
      <w:r w:rsidRPr="00FC7451">
        <w:t>vol. 4, no. 3, pp. 149-160, 2018, doi: 10.1016/j.dcan.2017.10.006.</w:t>
      </w:r>
    </w:p>
    <w:p w14:paraId="5627C779" w14:textId="002BBFF2" w:rsidR="005800CC" w:rsidRPr="00FC7451" w:rsidRDefault="005800CC" w:rsidP="005800CC">
      <w:pPr>
        <w:pStyle w:val="references"/>
      </w:pPr>
      <w:r w:rsidRPr="00FC7451">
        <w:t xml:space="preserve">H.-N. Dai, Z. Zheng, and Y. Zhang, "Blockchain for Internet of Things: A survey," </w:t>
      </w:r>
      <w:r w:rsidRPr="005800CC">
        <w:t xml:space="preserve">IEEE Internet of Things Journal, </w:t>
      </w:r>
      <w:r w:rsidRPr="00FC7451">
        <w:t>vol. 6, no. 5, pp. 8076-8094, 2019.</w:t>
      </w:r>
    </w:p>
    <w:p w14:paraId="4F1C5D20" w14:textId="455D2E0D" w:rsidR="005800CC" w:rsidRPr="00FC7451" w:rsidRDefault="005800CC" w:rsidP="005800CC">
      <w:pPr>
        <w:pStyle w:val="references"/>
      </w:pPr>
      <w:r w:rsidRPr="00FC7451">
        <w:t xml:space="preserve">W. Viriyasitavat, L. D. Xu, Z. Bi, and D. Hoonsopon, "Blockchain Technology for Applications in Internet of Things—Mapping From System Design Perspective," </w:t>
      </w:r>
      <w:r w:rsidRPr="005800CC">
        <w:t xml:space="preserve">IEEE Internet of Things Journal, </w:t>
      </w:r>
      <w:r w:rsidRPr="00FC7451">
        <w:t>vol. 6, no. 5, pp. 8155-8168, 2019, doi: 10.1109/jiot.2019.2925825.</w:t>
      </w:r>
    </w:p>
    <w:p w14:paraId="0E2D6B3F" w14:textId="22BC79B9" w:rsidR="005800CC" w:rsidRPr="00FC7451" w:rsidRDefault="005800CC" w:rsidP="005800CC">
      <w:pPr>
        <w:pStyle w:val="references"/>
      </w:pPr>
      <w:r w:rsidRPr="00FC7451">
        <w:t xml:space="preserve">Y. Liu, K. Wang, Y. Lin, and W. Xu, "$\mathsf {LightChain} $: a lightweight blockchain system for industrial internet of things," </w:t>
      </w:r>
      <w:r w:rsidRPr="005800CC">
        <w:t xml:space="preserve">IEEE Transactions on Industrial Informatics, </w:t>
      </w:r>
      <w:r w:rsidRPr="00FC7451">
        <w:t>vol. 15, no. 6, pp. 3571-3581, 2019.</w:t>
      </w:r>
    </w:p>
    <w:p w14:paraId="7F780276" w14:textId="33966F3F" w:rsidR="005800CC" w:rsidRPr="00FC7451" w:rsidRDefault="005800CC" w:rsidP="005800CC">
      <w:pPr>
        <w:pStyle w:val="references"/>
      </w:pPr>
      <w:r w:rsidRPr="00FC7451">
        <w:t>D. Svetinovic, "Blockchain Engineering for the Internet of Things," presented at the Proceedings of the 3rd ACM International Workshop on IoT Privacy, Trust, and Security, 2017.</w:t>
      </w:r>
    </w:p>
    <w:p w14:paraId="3A035A02" w14:textId="2D3690D7" w:rsidR="005800CC" w:rsidRPr="00FC7451" w:rsidRDefault="005800CC" w:rsidP="005800CC">
      <w:pPr>
        <w:pStyle w:val="references"/>
      </w:pPr>
      <w:r w:rsidRPr="00FC7451">
        <w:t>X. Wang</w:t>
      </w:r>
      <w:r w:rsidRPr="005800CC">
        <w:t xml:space="preserve"> et al.</w:t>
      </w:r>
      <w:r w:rsidRPr="00FC7451">
        <w:t xml:space="preserve">, "Survey on blockchain for Internet of Things," </w:t>
      </w:r>
      <w:r w:rsidRPr="005800CC">
        <w:t xml:space="preserve">Computer Communications, </w:t>
      </w:r>
      <w:r w:rsidRPr="00FC7451">
        <w:t>vol. 136, pp. 10-29, 2019, doi: 10.1016/j.comcom.2019.01.006.</w:t>
      </w:r>
    </w:p>
    <w:p w14:paraId="2DA0E35B" w14:textId="13903616" w:rsidR="005800CC" w:rsidRPr="00FC7451" w:rsidRDefault="005800CC" w:rsidP="005800CC">
      <w:pPr>
        <w:pStyle w:val="references"/>
      </w:pPr>
      <w:r w:rsidRPr="00FC7451">
        <w:t xml:space="preserve">B. Kitchenham, O. P. Brereton, D. Budgen, M. Turner, J. Bailey, and S. Linkman, "Systematic literature reviews in software engineering–a systematic literature review," </w:t>
      </w:r>
      <w:r w:rsidRPr="005800CC">
        <w:t xml:space="preserve">Information and software technology, </w:t>
      </w:r>
      <w:r w:rsidRPr="00FC7451">
        <w:t>vol. 51, no. 1, pp. 7-15, 2009.</w:t>
      </w:r>
    </w:p>
    <w:p w14:paraId="103EF1BA" w14:textId="6FB8812C" w:rsidR="005800CC" w:rsidRPr="00FC7451" w:rsidRDefault="005800CC" w:rsidP="005800CC">
      <w:pPr>
        <w:pStyle w:val="references"/>
      </w:pPr>
      <w:r w:rsidRPr="00FC7451">
        <w:t>C. Hart, "Doing a literature review: Releasing the research imagination," 2018.</w:t>
      </w:r>
    </w:p>
    <w:p w14:paraId="59CC33FA" w14:textId="4D91622F" w:rsidR="005800CC" w:rsidRPr="00FC7451" w:rsidRDefault="005800CC" w:rsidP="005800CC">
      <w:pPr>
        <w:pStyle w:val="references"/>
      </w:pPr>
      <w:r w:rsidRPr="00FC7451">
        <w:t xml:space="preserve">V. Buterin, "A next-generation smart contract and decentralized application platform," </w:t>
      </w:r>
      <w:r w:rsidRPr="005800CC">
        <w:t xml:space="preserve">white paper, </w:t>
      </w:r>
      <w:r w:rsidRPr="00FC7451">
        <w:t>vol. 3, no. 37, 2014.</w:t>
      </w:r>
    </w:p>
    <w:p w14:paraId="09F2DBA2" w14:textId="533B128D" w:rsidR="005800CC" w:rsidRPr="00FC7451" w:rsidRDefault="005800CC" w:rsidP="005800CC">
      <w:pPr>
        <w:pStyle w:val="references"/>
      </w:pPr>
      <w:r w:rsidRPr="00FC7451">
        <w:t xml:space="preserve">E. F. Jesus, V. R. L. Chicarino, C. V. N. de Albuquerque, and A. A. d. A. Rocha, "A Survey of How to Use Blockchain to Secure Internet of Things and the Stalker Attack," </w:t>
      </w:r>
      <w:r w:rsidRPr="005800CC">
        <w:t xml:space="preserve">Security and Communication Networks, </w:t>
      </w:r>
      <w:r w:rsidRPr="00FC7451">
        <w:t>vol. 2018, pp. 1-27, 2018, doi: 10.1155/2018/9675050.</w:t>
      </w:r>
    </w:p>
    <w:p w14:paraId="44E09936" w14:textId="18A175B2" w:rsidR="005800CC" w:rsidRPr="00FC7451" w:rsidRDefault="005800CC" w:rsidP="005800CC">
      <w:pPr>
        <w:pStyle w:val="references"/>
      </w:pPr>
      <w:r w:rsidRPr="00FC7451">
        <w:t xml:space="preserve">W. Viriyasitavat, T. Anuphaptrirong, and D. Hoonsopon, "When blockchain meets Internet of Things: Characteristics, challenges, and business opportunities," </w:t>
      </w:r>
      <w:r w:rsidRPr="005800CC">
        <w:t xml:space="preserve">Journal of Industrial Information Integration, </w:t>
      </w:r>
      <w:r w:rsidRPr="00FC7451">
        <w:t>vol. 15, pp. 21-28, 2019, doi: 10.1016/j.jii.2019.05.002.</w:t>
      </w:r>
    </w:p>
    <w:p w14:paraId="776291C4" w14:textId="23943421" w:rsidR="005800CC" w:rsidRPr="00FC7451" w:rsidRDefault="005800CC" w:rsidP="005800CC">
      <w:pPr>
        <w:pStyle w:val="references"/>
      </w:pPr>
      <w:r w:rsidRPr="00FC7451">
        <w:t>L. Ismail, H. Hameed, M. AlShamsi, M. AlHammadi, and N. AlDhanhani, "Towards a Blockchain Deployment at UAE University," presented at the Proceedings of the 2019 International Conference on Blockchain Technology, 2019.</w:t>
      </w:r>
    </w:p>
    <w:p w14:paraId="1B7F14A6" w14:textId="4FA16F52" w:rsidR="005800CC" w:rsidRPr="00FC7451" w:rsidRDefault="005800CC" w:rsidP="005800CC">
      <w:pPr>
        <w:pStyle w:val="references"/>
      </w:pPr>
      <w:r w:rsidRPr="00FC7451">
        <w:t xml:space="preserve">Q. Song, Y. Chen, Y. Zhong, K. Lan, S. Fong, and R. Tang, "A Supply-chain System Framework Based on Internet of Things Using Blockchain Technology," </w:t>
      </w:r>
      <w:r w:rsidRPr="005800CC">
        <w:t xml:space="preserve">ACM Transactions on Internet Technology, </w:t>
      </w:r>
      <w:r w:rsidRPr="00FC7451">
        <w:t>vol. 21, no. 1, pp. 1-24, 2021, doi: 10.1145/3409798.</w:t>
      </w:r>
    </w:p>
    <w:p w14:paraId="7547F54D" w14:textId="02B8DA75" w:rsidR="005800CC" w:rsidRPr="00FC7451" w:rsidRDefault="005800CC" w:rsidP="005800CC">
      <w:pPr>
        <w:pStyle w:val="references"/>
      </w:pPr>
      <w:r w:rsidRPr="00FC7451">
        <w:t xml:space="preserve">A. Rejeb, J. G. Keogh, and H. Treiblmaier, "Leveraging the Internet of Things and Blockchain Technology in Supply Chain Management," </w:t>
      </w:r>
      <w:r w:rsidRPr="005800CC">
        <w:t xml:space="preserve">Future Internet, </w:t>
      </w:r>
      <w:r w:rsidRPr="00FC7451">
        <w:t>vol. 11, no. 7, 2019, doi: 10.3390/fi11070161.</w:t>
      </w:r>
    </w:p>
    <w:p w14:paraId="649A725F" w14:textId="43BE4FD2" w:rsidR="005800CC" w:rsidRPr="00FC7451" w:rsidRDefault="005800CC" w:rsidP="005800CC">
      <w:pPr>
        <w:pStyle w:val="references"/>
      </w:pPr>
      <w:r w:rsidRPr="00FC7451">
        <w:t>A. Dorri, S. S. Kanhere, and R. Jurdak, "Towards an Optimized BlockChain for IoT," presented at the Proceedings of the Second International Conference on Internet-of-Things Design and Implementation, 2017.</w:t>
      </w:r>
    </w:p>
    <w:p w14:paraId="142299D4" w14:textId="70161E88" w:rsidR="005800CC" w:rsidRPr="00FC7451" w:rsidRDefault="005800CC" w:rsidP="005800CC">
      <w:pPr>
        <w:pStyle w:val="references"/>
      </w:pPr>
      <w:r w:rsidRPr="00FC7451">
        <w:t>L. Wei, J. Wu, and C. Long, "Blockchain-Enabled Trust Management in Service-Oriented Internet of Things: Opportunities and Challenges," presented at the 2021 The 3rd International Conference on Blockchain Technology, 2021.</w:t>
      </w:r>
    </w:p>
    <w:p w14:paraId="0E742266" w14:textId="572CB68E" w:rsidR="005800CC" w:rsidRPr="00FC7451" w:rsidRDefault="005800CC" w:rsidP="005800CC">
      <w:pPr>
        <w:pStyle w:val="references"/>
      </w:pPr>
      <w:r w:rsidRPr="00FC7451">
        <w:t>M. Lin and H. Han, "A Blockchain-based Flexible Traceability System for IoT Cards," presented at the 2021 The 3rd International Conference on Blockchain Technology, 2021.</w:t>
      </w:r>
    </w:p>
    <w:p w14:paraId="1858685E" w14:textId="699AFD16" w:rsidR="005800CC" w:rsidRPr="00FC7451" w:rsidRDefault="005800CC" w:rsidP="005800CC">
      <w:pPr>
        <w:pStyle w:val="references"/>
      </w:pPr>
      <w:r w:rsidRPr="00FC7451">
        <w:t xml:space="preserve">L. Gong, D. M. Alghazzawi, and L. Cheng, "BCoT Sentry: A Blockchain-Based Identity Authentication Framework for IoT Devices," </w:t>
      </w:r>
      <w:r w:rsidRPr="005800CC">
        <w:t xml:space="preserve">Information, </w:t>
      </w:r>
      <w:r w:rsidRPr="00FC7451">
        <w:t>vol. 12, no. 5, 2021, doi: 10.3390/info12050203.</w:t>
      </w:r>
    </w:p>
    <w:p w14:paraId="12A8924D" w14:textId="6DB583CE" w:rsidR="005800CC" w:rsidRPr="00FC7451" w:rsidRDefault="005800CC" w:rsidP="005800CC">
      <w:pPr>
        <w:pStyle w:val="references"/>
      </w:pPr>
      <w:r w:rsidRPr="00FC7451">
        <w:t xml:space="preserve">M. A. Ferrag, L. Maglaras, and H. Janicke, "Blockchain and Its Role in the Internet of Things," in </w:t>
      </w:r>
      <w:r w:rsidRPr="005800CC">
        <w:t>Strategic Innovative Marketing and Tourism</w:t>
      </w:r>
      <w:r w:rsidRPr="00FC7451">
        <w:t>, (Springer Proceedings in Business and Economics, 2019, ch. Chapter 119, pp. 1029-1038.</w:t>
      </w:r>
    </w:p>
    <w:p w14:paraId="680157A1" w14:textId="472D22FA" w:rsidR="005800CC" w:rsidRPr="00FC7451" w:rsidRDefault="005800CC" w:rsidP="005800CC">
      <w:pPr>
        <w:pStyle w:val="references"/>
      </w:pPr>
      <w:r w:rsidRPr="00FC7451">
        <w:t xml:space="preserve">T. M. Fernandez-Carames and P. Fraga-Lamas, "A Review on the Use of Blockchain for the Internet of Things," </w:t>
      </w:r>
      <w:r w:rsidRPr="005800CC">
        <w:t xml:space="preserve">IEEE Access, </w:t>
      </w:r>
      <w:r w:rsidRPr="00FC7451">
        <w:t>vol. 6, pp. 32979-33001, 2018, doi: 10.1109/access.2018.2842685.</w:t>
      </w:r>
    </w:p>
    <w:p w14:paraId="168BBC85" w14:textId="768D6517" w:rsidR="005800CC" w:rsidRPr="00FC7451" w:rsidRDefault="005800CC" w:rsidP="005800CC">
      <w:pPr>
        <w:pStyle w:val="references"/>
      </w:pPr>
      <w:r w:rsidRPr="00FC7451">
        <w:t>A. Sultan, M. A. Mushtaq, and M. Abubakar, "IOT Security Issues Via Blockchain," presented at the Proceedings of the 2019 International Conference on Blockchain Technology, 2019.</w:t>
      </w:r>
    </w:p>
    <w:p w14:paraId="09CBE58E" w14:textId="1E654F3E" w:rsidR="005800CC" w:rsidRPr="00FC7451" w:rsidRDefault="005800CC" w:rsidP="005800CC">
      <w:pPr>
        <w:pStyle w:val="references"/>
      </w:pPr>
      <w:r w:rsidRPr="00FC7451">
        <w:t xml:space="preserve">S. Huckle, R. Bhattacharya, M. White, and N. Beloff, "Internet of Things, Blockchain and Shared Economy Applications," </w:t>
      </w:r>
      <w:r w:rsidRPr="005800CC">
        <w:t xml:space="preserve">Procedia Computer Science, </w:t>
      </w:r>
      <w:r w:rsidRPr="00FC7451">
        <w:t>vol. 98, pp. 461-466, 2016, doi: 10.1016/j.procs.2016.09.074.</w:t>
      </w:r>
    </w:p>
    <w:p w14:paraId="6E3224A4" w14:textId="07E712B3" w:rsidR="005800CC" w:rsidRPr="00FC7451" w:rsidRDefault="005800CC" w:rsidP="005800CC">
      <w:pPr>
        <w:pStyle w:val="references"/>
      </w:pPr>
      <w:r w:rsidRPr="00FC7451">
        <w:t xml:space="preserve">W. Viriyasitavat, L. Da Xu, Z. Bi, and A. Sapsomboon, "New Blockchain-Based Architecture for Service Interoperations in Internet of Things," </w:t>
      </w:r>
      <w:r w:rsidRPr="005800CC">
        <w:t xml:space="preserve">IEEE Transactions on Computational Social Systems, </w:t>
      </w:r>
      <w:r w:rsidRPr="00FC7451">
        <w:t>vol. 6, no. 4, pp. 739-748, 2019, doi: 10.1109/tcss.2019.2924442.</w:t>
      </w:r>
    </w:p>
    <w:p w14:paraId="14B4A04A" w14:textId="2EAF9767" w:rsidR="005800CC" w:rsidRPr="00FC7451" w:rsidRDefault="005800CC" w:rsidP="005800CC">
      <w:pPr>
        <w:pStyle w:val="references"/>
      </w:pPr>
      <w:r w:rsidRPr="00FC7451">
        <w:t>C. Dukkipati, Y. Zhang, and L. C. Cheng, "Decentralized, BlockChain Based Access Control Framework for the Heterogeneous Internet of Things," presented at the Proceedings of the Third ACM Workshop on Attribute-Based Access Control, 2018.</w:t>
      </w:r>
    </w:p>
    <w:p w14:paraId="70760255" w14:textId="20CD9EB8" w:rsidR="005800CC" w:rsidRPr="00FC7451" w:rsidRDefault="005800CC" w:rsidP="005800CC">
      <w:pPr>
        <w:pStyle w:val="references"/>
      </w:pPr>
      <w:r w:rsidRPr="00FC7451">
        <w:t xml:space="preserve">Y. Zhang and J. Wen, "The IoT electric business model: Using blockchain technology for the internet of things," </w:t>
      </w:r>
      <w:r w:rsidRPr="005800CC">
        <w:t xml:space="preserve">Peer-to-Peer Networking and Applications, </w:t>
      </w:r>
      <w:r w:rsidRPr="00FC7451">
        <w:t>vol. 10, no. 4, pp. 983-994, 2016, doi: 10.1007/s12083-016-0456-1.</w:t>
      </w:r>
    </w:p>
    <w:p w14:paraId="7A4473B5" w14:textId="3012C887" w:rsidR="005800CC" w:rsidRPr="00FC7451" w:rsidRDefault="005800CC" w:rsidP="005800CC">
      <w:pPr>
        <w:pStyle w:val="references"/>
      </w:pPr>
      <w:r w:rsidRPr="00FC7451">
        <w:t xml:space="preserve">H. F. Atlam, A. Alenezi, M. O. Alassafi, and G. B. Wills, "Blockchain with Internet of Things: Benefits, Challenges, and Future Directions," </w:t>
      </w:r>
      <w:r w:rsidRPr="005800CC">
        <w:t xml:space="preserve">International Journal of Intelligent Systems and Applications, </w:t>
      </w:r>
      <w:r w:rsidRPr="00FC7451">
        <w:t>vol. 10, no. 6, pp. 40-48, 2018, doi: 10.5815/ijisa.2018.06.05.</w:t>
      </w:r>
    </w:p>
    <w:p w14:paraId="2F17D846" w14:textId="57BB963E" w:rsidR="005800CC" w:rsidRPr="00FC7451" w:rsidRDefault="005800CC" w:rsidP="005800CC">
      <w:pPr>
        <w:pStyle w:val="references"/>
      </w:pPr>
      <w:r w:rsidRPr="00FC7451">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40D0B019" w14:textId="71B373AF" w:rsidR="005800CC" w:rsidRPr="00FC7451" w:rsidRDefault="005800CC" w:rsidP="005800CC">
      <w:pPr>
        <w:pStyle w:val="references"/>
      </w:pPr>
      <w:r w:rsidRPr="00FC7451">
        <w:t xml:space="preserve">S. Cho and S. Lee, "Survey on the Application of BlockChain to IoT," in </w:t>
      </w:r>
      <w:r w:rsidRPr="005800CC">
        <w:t>2019 International Conference on Electronics, Information, and Communication (ICEIC)</w:t>
      </w:r>
      <w:r w:rsidRPr="00FC7451">
        <w:t xml:space="preserve">, 2019: IEEE, pp. 1-2. </w:t>
      </w:r>
    </w:p>
    <w:p w14:paraId="2100918A" w14:textId="4C9E9626" w:rsidR="005800CC" w:rsidRPr="00FC7451" w:rsidRDefault="005800CC" w:rsidP="005800CC">
      <w:pPr>
        <w:pStyle w:val="references"/>
      </w:pPr>
      <w:r w:rsidRPr="00FC7451">
        <w:lastRenderedPageBreak/>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2DDC2889" w14:textId="165391DB" w:rsidR="005800CC" w:rsidRPr="00FC7451" w:rsidRDefault="005800CC" w:rsidP="005800CC">
      <w:pPr>
        <w:pStyle w:val="references"/>
      </w:pPr>
      <w:r w:rsidRPr="00FC7451">
        <w:t xml:space="preserve">M. Sigwart, M. Borkowski, M. Peise, S. Schulte, and S. Tai, "Blockchain-based Data Provenance for the Internet of Things," </w:t>
      </w:r>
      <w:r w:rsidRPr="00FC7451">
        <w:t>presented at the Proceedings of the 9th International Conference on the Internet of Things, 2019.</w:t>
      </w:r>
    </w:p>
    <w:p w14:paraId="5198C343" w14:textId="6E17E4EE" w:rsidR="00836367" w:rsidRPr="0044295F" w:rsidRDefault="005800CC" w:rsidP="0044295F">
      <w:pPr>
        <w:pStyle w:val="references"/>
        <w:sectPr w:rsidR="00836367" w:rsidRPr="0044295F" w:rsidSect="003B4E04">
          <w:type w:val="continuous"/>
          <w:pgSz w:w="11906" w:h="16838" w:code="9"/>
          <w:pgMar w:top="1080" w:right="907" w:bottom="1440" w:left="907" w:header="720" w:footer="720" w:gutter="0"/>
          <w:cols w:num="2" w:space="360"/>
          <w:docGrid w:linePitch="360"/>
        </w:sectPr>
      </w:pPr>
      <w:r w:rsidRPr="00FC7451">
        <w:t xml:space="preserve">L. Tseng, L. Wong, S. Otoum, M. Aloqaily, and J. B. Othman, "Blockchain for Managing Heterogeneous Internet of Things: A Perspective Architecture," </w:t>
      </w:r>
      <w:r w:rsidRPr="005800CC">
        <w:t xml:space="preserve">IEEE Network, </w:t>
      </w:r>
      <w:r w:rsidRPr="00FC7451">
        <w:t>vol. 34, no. 1, pp. 16-23, 2020, doi: 10.1109/mnet.001.1900103.</w:t>
      </w:r>
    </w:p>
    <w:p w14:paraId="29B3DE51" w14:textId="77777777" w:rsidR="00901CE1" w:rsidRDefault="00901CE1" w:rsidP="00401B2C">
      <w:pPr>
        <w:jc w:val="left"/>
      </w:pPr>
    </w:p>
    <w:p w14:paraId="6C87B8C7" w14:textId="7E98E083" w:rsidR="009303D9" w:rsidRDefault="009303D9" w:rsidP="001B0254">
      <w:pPr>
        <w:pStyle w:val="references"/>
        <w:numPr>
          <w:ilvl w:val="0"/>
          <w:numId w:val="0"/>
        </w:numPr>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98A6B" w14:textId="77777777" w:rsidR="008C27DB" w:rsidRDefault="008C27DB" w:rsidP="001A3B3D">
      <w:r>
        <w:separator/>
      </w:r>
    </w:p>
  </w:endnote>
  <w:endnote w:type="continuationSeparator" w:id="0">
    <w:p w14:paraId="28272C53" w14:textId="77777777" w:rsidR="008C27DB" w:rsidRDefault="008C27D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1-gul-regular">
    <w:altName w:val="Cambria"/>
    <w:panose1 w:val="00000000000000000000"/>
    <w:charset w:val="00"/>
    <w:family w:val="roman"/>
    <w:notTrueType/>
    <w:pitch w:val="default"/>
  </w:font>
  <w:font w:name="LinLibertineT">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BD9CC" w14:textId="77777777" w:rsidR="003E3DF1" w:rsidRDefault="003E3DF1">
    <w:pPr>
      <w:pStyle w:val="a7"/>
    </w:pPr>
    <w:r>
      <w:t xml:space="preserve">                                                                                                                                                                                                       </w:t>
    </w:r>
    <w:r>
      <w:fldChar w:fldCharType="begin"/>
    </w:r>
    <w:r>
      <w:instrText xml:space="preserve"> PAGE   \* MERGEFORMAT </w:instrText>
    </w:r>
    <w:r>
      <w:fldChar w:fldCharType="separate"/>
    </w:r>
    <w:r w:rsidR="000A2453">
      <w:rPr>
        <w:noProof/>
      </w:rPr>
      <w:t>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B401" w14:textId="77777777" w:rsidR="001A3B3D" w:rsidRPr="006F6D3D" w:rsidRDefault="0063352B" w:rsidP="0056610F">
    <w:pPr>
      <w:pStyle w:val="a7"/>
      <w:jc w:val="left"/>
      <w:rPr>
        <w:sz w:val="16"/>
        <w:szCs w:val="16"/>
      </w:rPr>
    </w:pPr>
    <w:r w:rsidRPr="0063352B">
      <w:rPr>
        <w:sz w:val="16"/>
        <w:szCs w:val="16"/>
      </w:rPr>
      <w:t>978-1-6654-3610-6/21/$31.00 ©2021 IEEE</w:t>
    </w:r>
    <w:r w:rsidR="003E3DF1">
      <w:rPr>
        <w:sz w:val="16"/>
        <w:szCs w:val="16"/>
      </w:rPr>
      <w:t xml:space="preserve">                                                                                                                                                                                    </w:t>
    </w:r>
    <w:r w:rsidR="003E3DF1" w:rsidRPr="003E3DF1">
      <w:rPr>
        <w:sz w:val="16"/>
        <w:szCs w:val="16"/>
      </w:rPr>
      <w:fldChar w:fldCharType="begin"/>
    </w:r>
    <w:r w:rsidR="003E3DF1" w:rsidRPr="003E3DF1">
      <w:rPr>
        <w:sz w:val="16"/>
        <w:szCs w:val="16"/>
      </w:rPr>
      <w:instrText xml:space="preserve"> PAGE   \* MERGEFORMAT </w:instrText>
    </w:r>
    <w:r w:rsidR="003E3DF1" w:rsidRPr="003E3DF1">
      <w:rPr>
        <w:sz w:val="16"/>
        <w:szCs w:val="16"/>
      </w:rPr>
      <w:fldChar w:fldCharType="separate"/>
    </w:r>
    <w:r w:rsidR="000A2453">
      <w:rPr>
        <w:noProof/>
        <w:sz w:val="16"/>
        <w:szCs w:val="16"/>
      </w:rPr>
      <w:t>1</w:t>
    </w:r>
    <w:r w:rsidR="003E3DF1" w:rsidRPr="003E3DF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E9D6D" w14:textId="77777777" w:rsidR="008C27DB" w:rsidRDefault="008C27DB" w:rsidP="001A3B3D">
      <w:r>
        <w:separator/>
      </w:r>
    </w:p>
  </w:footnote>
  <w:footnote w:type="continuationSeparator" w:id="0">
    <w:p w14:paraId="444FE3D2" w14:textId="77777777" w:rsidR="008C27DB" w:rsidRDefault="008C27D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EC01373"/>
    <w:multiLevelType w:val="hybridMultilevel"/>
    <w:tmpl w:val="E534C2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189603E"/>
    <w:multiLevelType w:val="multilevel"/>
    <w:tmpl w:val="0AB06E12"/>
    <w:lvl w:ilvl="0">
      <w:start w:val="1"/>
      <w:numFmt w:val="upperRoman"/>
      <w:pStyle w:val="1"/>
      <w:lvlText w:val="%1."/>
      <w:lvlJc w:val="center"/>
      <w:pPr>
        <w:tabs>
          <w:tab w:val="num" w:pos="4045"/>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1494"/>
        </w:tabs>
        <w:ind w:left="1422"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99E2D70"/>
    <w:multiLevelType w:val="hybridMultilevel"/>
    <w:tmpl w:val="9604C5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1"/>
  </w:num>
  <w:num w:numId="3">
    <w:abstractNumId w:val="13"/>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6"/>
  </w:num>
  <w:num w:numId="26">
    <w:abstractNumId w:val="20"/>
  </w:num>
  <w:num w:numId="27">
    <w:abstractNumId w:val="19"/>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bordersDoNotSurroundHeader/>
  <w:bordersDoNotSurroundFooter/>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MjU3MzQ3NjAyMjdV0lEKTi0uzszPAykwNKoFAAr6NIk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5awtp2a0f5ebe9t9o5vrs9spwz0f952xes&quot;&gt;My EndNote Library&lt;record-ids&gt;&lt;item&gt;63&lt;/item&gt;&lt;item&gt;66&lt;/item&gt;&lt;item&gt;72&lt;/item&gt;&lt;item&gt;73&lt;/item&gt;&lt;item&gt;77&lt;/item&gt;&lt;item&gt;78&lt;/item&gt;&lt;item&gt;82&lt;/item&gt;&lt;item&gt;84&lt;/item&gt;&lt;item&gt;87&lt;/item&gt;&lt;item&gt;92&lt;/item&gt;&lt;item&gt;94&lt;/item&gt;&lt;item&gt;96&lt;/item&gt;&lt;item&gt;98&lt;/item&gt;&lt;item&gt;101&lt;/item&gt;&lt;item&gt;102&lt;/item&gt;&lt;item&gt;104&lt;/item&gt;&lt;item&gt;105&lt;/item&gt;&lt;item&gt;107&lt;/item&gt;&lt;item&gt;112&lt;/item&gt;&lt;item&gt;116&lt;/item&gt;&lt;item&gt;118&lt;/item&gt;&lt;item&gt;121&lt;/item&gt;&lt;item&gt;122&lt;/item&gt;&lt;item&gt;123&lt;/item&gt;&lt;item&gt;127&lt;/item&gt;&lt;item&gt;129&lt;/item&gt;&lt;item&gt;130&lt;/item&gt;&lt;item&gt;131&lt;/item&gt;&lt;item&gt;132&lt;/item&gt;&lt;item&gt;133&lt;/item&gt;&lt;item&gt;135&lt;/item&gt;&lt;item&gt;1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14921"/>
    <w:rsid w:val="00020215"/>
    <w:rsid w:val="00023C71"/>
    <w:rsid w:val="00031F49"/>
    <w:rsid w:val="000350D8"/>
    <w:rsid w:val="00042CF1"/>
    <w:rsid w:val="00047130"/>
    <w:rsid w:val="0004781E"/>
    <w:rsid w:val="00053667"/>
    <w:rsid w:val="000537A9"/>
    <w:rsid w:val="00054411"/>
    <w:rsid w:val="00061BA5"/>
    <w:rsid w:val="00061D3C"/>
    <w:rsid w:val="00062289"/>
    <w:rsid w:val="00063693"/>
    <w:rsid w:val="00067A9F"/>
    <w:rsid w:val="00070B3E"/>
    <w:rsid w:val="000814E8"/>
    <w:rsid w:val="00081CF0"/>
    <w:rsid w:val="0008411E"/>
    <w:rsid w:val="00084B44"/>
    <w:rsid w:val="000856CD"/>
    <w:rsid w:val="00086510"/>
    <w:rsid w:val="0008758A"/>
    <w:rsid w:val="000A06CA"/>
    <w:rsid w:val="000A2453"/>
    <w:rsid w:val="000A4CA6"/>
    <w:rsid w:val="000A4F1C"/>
    <w:rsid w:val="000A71EE"/>
    <w:rsid w:val="000A78F8"/>
    <w:rsid w:val="000B0978"/>
    <w:rsid w:val="000B0C51"/>
    <w:rsid w:val="000B7ECE"/>
    <w:rsid w:val="000C173A"/>
    <w:rsid w:val="000C1E68"/>
    <w:rsid w:val="000C286B"/>
    <w:rsid w:val="000C381A"/>
    <w:rsid w:val="000C3EDE"/>
    <w:rsid w:val="000C4C01"/>
    <w:rsid w:val="000D2EBD"/>
    <w:rsid w:val="000D314B"/>
    <w:rsid w:val="000E1A7F"/>
    <w:rsid w:val="000E1E1E"/>
    <w:rsid w:val="000E4275"/>
    <w:rsid w:val="000E4ED5"/>
    <w:rsid w:val="000E5240"/>
    <w:rsid w:val="000E5A98"/>
    <w:rsid w:val="000E5B5F"/>
    <w:rsid w:val="000F69D6"/>
    <w:rsid w:val="0010090B"/>
    <w:rsid w:val="001018DE"/>
    <w:rsid w:val="00106A56"/>
    <w:rsid w:val="001104C8"/>
    <w:rsid w:val="00110779"/>
    <w:rsid w:val="00112E97"/>
    <w:rsid w:val="00113E44"/>
    <w:rsid w:val="00113F75"/>
    <w:rsid w:val="00115787"/>
    <w:rsid w:val="00116709"/>
    <w:rsid w:val="001200C6"/>
    <w:rsid w:val="00121257"/>
    <w:rsid w:val="00125E5A"/>
    <w:rsid w:val="00131A87"/>
    <w:rsid w:val="00134B57"/>
    <w:rsid w:val="001427FE"/>
    <w:rsid w:val="00144C2F"/>
    <w:rsid w:val="00145711"/>
    <w:rsid w:val="00155BE0"/>
    <w:rsid w:val="001628B4"/>
    <w:rsid w:val="00162B35"/>
    <w:rsid w:val="00164CA2"/>
    <w:rsid w:val="00165457"/>
    <w:rsid w:val="00166D08"/>
    <w:rsid w:val="001710F1"/>
    <w:rsid w:val="00173EA0"/>
    <w:rsid w:val="001763A1"/>
    <w:rsid w:val="001764DF"/>
    <w:rsid w:val="001767C3"/>
    <w:rsid w:val="00176A7C"/>
    <w:rsid w:val="00187778"/>
    <w:rsid w:val="001911F0"/>
    <w:rsid w:val="001936AD"/>
    <w:rsid w:val="00194783"/>
    <w:rsid w:val="001A0CEF"/>
    <w:rsid w:val="001A15E4"/>
    <w:rsid w:val="001A2EFD"/>
    <w:rsid w:val="001A33BB"/>
    <w:rsid w:val="001A3B3D"/>
    <w:rsid w:val="001A3B50"/>
    <w:rsid w:val="001A7061"/>
    <w:rsid w:val="001B0254"/>
    <w:rsid w:val="001B5000"/>
    <w:rsid w:val="001B67DC"/>
    <w:rsid w:val="001B6803"/>
    <w:rsid w:val="001B7293"/>
    <w:rsid w:val="001C2186"/>
    <w:rsid w:val="001D13BB"/>
    <w:rsid w:val="001D1BE0"/>
    <w:rsid w:val="001D2F09"/>
    <w:rsid w:val="001D31BF"/>
    <w:rsid w:val="001D4370"/>
    <w:rsid w:val="001E1C19"/>
    <w:rsid w:val="001E76DE"/>
    <w:rsid w:val="001F18C2"/>
    <w:rsid w:val="00200BEE"/>
    <w:rsid w:val="00205776"/>
    <w:rsid w:val="00210064"/>
    <w:rsid w:val="00210B5A"/>
    <w:rsid w:val="00212D58"/>
    <w:rsid w:val="002134F3"/>
    <w:rsid w:val="002138A5"/>
    <w:rsid w:val="002161B0"/>
    <w:rsid w:val="002173F1"/>
    <w:rsid w:val="00221021"/>
    <w:rsid w:val="0022253B"/>
    <w:rsid w:val="0022521E"/>
    <w:rsid w:val="002254A9"/>
    <w:rsid w:val="00226D85"/>
    <w:rsid w:val="00232277"/>
    <w:rsid w:val="00233D97"/>
    <w:rsid w:val="0023459F"/>
    <w:rsid w:val="002347A2"/>
    <w:rsid w:val="00235560"/>
    <w:rsid w:val="00244D94"/>
    <w:rsid w:val="00245322"/>
    <w:rsid w:val="0024656A"/>
    <w:rsid w:val="00247C08"/>
    <w:rsid w:val="00250C16"/>
    <w:rsid w:val="00253562"/>
    <w:rsid w:val="002562CC"/>
    <w:rsid w:val="0026331D"/>
    <w:rsid w:val="00266090"/>
    <w:rsid w:val="00267525"/>
    <w:rsid w:val="00271835"/>
    <w:rsid w:val="00272673"/>
    <w:rsid w:val="002762E3"/>
    <w:rsid w:val="00276A69"/>
    <w:rsid w:val="002834E0"/>
    <w:rsid w:val="0028433C"/>
    <w:rsid w:val="002850E3"/>
    <w:rsid w:val="00285BE7"/>
    <w:rsid w:val="00285E2B"/>
    <w:rsid w:val="0029223D"/>
    <w:rsid w:val="0029393C"/>
    <w:rsid w:val="002A1C1B"/>
    <w:rsid w:val="002A6C20"/>
    <w:rsid w:val="002A7C7B"/>
    <w:rsid w:val="002B047B"/>
    <w:rsid w:val="002B57A5"/>
    <w:rsid w:val="002C3F8F"/>
    <w:rsid w:val="002D46ED"/>
    <w:rsid w:val="002D5BF2"/>
    <w:rsid w:val="002D638E"/>
    <w:rsid w:val="002E5700"/>
    <w:rsid w:val="002E65C2"/>
    <w:rsid w:val="002E73AD"/>
    <w:rsid w:val="002F03E2"/>
    <w:rsid w:val="002F2A10"/>
    <w:rsid w:val="002F3DB5"/>
    <w:rsid w:val="002F432B"/>
    <w:rsid w:val="002F4BDE"/>
    <w:rsid w:val="002F751D"/>
    <w:rsid w:val="003001EB"/>
    <w:rsid w:val="00304CA6"/>
    <w:rsid w:val="003062F1"/>
    <w:rsid w:val="00312B90"/>
    <w:rsid w:val="00315B37"/>
    <w:rsid w:val="00316FF2"/>
    <w:rsid w:val="00323AD9"/>
    <w:rsid w:val="00323E24"/>
    <w:rsid w:val="00324E8F"/>
    <w:rsid w:val="003326C1"/>
    <w:rsid w:val="00332879"/>
    <w:rsid w:val="0033380A"/>
    <w:rsid w:val="00336E66"/>
    <w:rsid w:val="00340C7F"/>
    <w:rsid w:val="0034320B"/>
    <w:rsid w:val="00343BD2"/>
    <w:rsid w:val="00344C97"/>
    <w:rsid w:val="003457D9"/>
    <w:rsid w:val="00354FCF"/>
    <w:rsid w:val="00361F37"/>
    <w:rsid w:val="0036393C"/>
    <w:rsid w:val="00364042"/>
    <w:rsid w:val="00364759"/>
    <w:rsid w:val="003666C6"/>
    <w:rsid w:val="00371416"/>
    <w:rsid w:val="00374B25"/>
    <w:rsid w:val="0037651E"/>
    <w:rsid w:val="003768B3"/>
    <w:rsid w:val="003804F2"/>
    <w:rsid w:val="00380BE1"/>
    <w:rsid w:val="003829F1"/>
    <w:rsid w:val="00386125"/>
    <w:rsid w:val="003A19E2"/>
    <w:rsid w:val="003A3363"/>
    <w:rsid w:val="003A4458"/>
    <w:rsid w:val="003A62A5"/>
    <w:rsid w:val="003A64B0"/>
    <w:rsid w:val="003B0C10"/>
    <w:rsid w:val="003B2E3B"/>
    <w:rsid w:val="003B4E04"/>
    <w:rsid w:val="003B5083"/>
    <w:rsid w:val="003B74B3"/>
    <w:rsid w:val="003C6B00"/>
    <w:rsid w:val="003D3F65"/>
    <w:rsid w:val="003E0CA6"/>
    <w:rsid w:val="003E15DA"/>
    <w:rsid w:val="003E372E"/>
    <w:rsid w:val="003E3DF1"/>
    <w:rsid w:val="003F009C"/>
    <w:rsid w:val="003F3AF8"/>
    <w:rsid w:val="003F3BFA"/>
    <w:rsid w:val="003F41AA"/>
    <w:rsid w:val="003F5A08"/>
    <w:rsid w:val="00401B2C"/>
    <w:rsid w:val="00402EB9"/>
    <w:rsid w:val="004047E4"/>
    <w:rsid w:val="004118D8"/>
    <w:rsid w:val="0041266E"/>
    <w:rsid w:val="00412A42"/>
    <w:rsid w:val="004131D0"/>
    <w:rsid w:val="00413A53"/>
    <w:rsid w:val="00415CEA"/>
    <w:rsid w:val="00417A18"/>
    <w:rsid w:val="00420716"/>
    <w:rsid w:val="004221D1"/>
    <w:rsid w:val="00424856"/>
    <w:rsid w:val="00424916"/>
    <w:rsid w:val="00425A7E"/>
    <w:rsid w:val="00426C6B"/>
    <w:rsid w:val="00427A36"/>
    <w:rsid w:val="004325FB"/>
    <w:rsid w:val="0043532C"/>
    <w:rsid w:val="00436113"/>
    <w:rsid w:val="0043672B"/>
    <w:rsid w:val="00437535"/>
    <w:rsid w:val="0043797A"/>
    <w:rsid w:val="00437BA7"/>
    <w:rsid w:val="00441CE8"/>
    <w:rsid w:val="0044295F"/>
    <w:rsid w:val="004432BA"/>
    <w:rsid w:val="0044407E"/>
    <w:rsid w:val="00444FA0"/>
    <w:rsid w:val="00445A0A"/>
    <w:rsid w:val="0044795B"/>
    <w:rsid w:val="00447BB9"/>
    <w:rsid w:val="00451C52"/>
    <w:rsid w:val="0045349F"/>
    <w:rsid w:val="00457617"/>
    <w:rsid w:val="0046230E"/>
    <w:rsid w:val="00473076"/>
    <w:rsid w:val="00480116"/>
    <w:rsid w:val="004806D7"/>
    <w:rsid w:val="00483AA4"/>
    <w:rsid w:val="00483DA0"/>
    <w:rsid w:val="0049263A"/>
    <w:rsid w:val="00492965"/>
    <w:rsid w:val="004955D9"/>
    <w:rsid w:val="00495671"/>
    <w:rsid w:val="00496505"/>
    <w:rsid w:val="004A0D7D"/>
    <w:rsid w:val="004A3389"/>
    <w:rsid w:val="004B31DE"/>
    <w:rsid w:val="004B4E97"/>
    <w:rsid w:val="004B6255"/>
    <w:rsid w:val="004C0C9F"/>
    <w:rsid w:val="004C1EE9"/>
    <w:rsid w:val="004C256B"/>
    <w:rsid w:val="004C5908"/>
    <w:rsid w:val="004C751A"/>
    <w:rsid w:val="004C7CB8"/>
    <w:rsid w:val="004D72B5"/>
    <w:rsid w:val="004D75AC"/>
    <w:rsid w:val="004D7959"/>
    <w:rsid w:val="004E3A7B"/>
    <w:rsid w:val="004E46E0"/>
    <w:rsid w:val="004F3150"/>
    <w:rsid w:val="004F3986"/>
    <w:rsid w:val="004F3C23"/>
    <w:rsid w:val="004F665B"/>
    <w:rsid w:val="0050027B"/>
    <w:rsid w:val="00503639"/>
    <w:rsid w:val="00504A10"/>
    <w:rsid w:val="005107FA"/>
    <w:rsid w:val="00510ADF"/>
    <w:rsid w:val="005160B3"/>
    <w:rsid w:val="00517AD9"/>
    <w:rsid w:val="00521010"/>
    <w:rsid w:val="0052273C"/>
    <w:rsid w:val="0052424B"/>
    <w:rsid w:val="00526F87"/>
    <w:rsid w:val="00527196"/>
    <w:rsid w:val="005276C9"/>
    <w:rsid w:val="00540A61"/>
    <w:rsid w:val="00544755"/>
    <w:rsid w:val="005454A0"/>
    <w:rsid w:val="005456E3"/>
    <w:rsid w:val="00551B7F"/>
    <w:rsid w:val="00554048"/>
    <w:rsid w:val="00555FA4"/>
    <w:rsid w:val="005566DE"/>
    <w:rsid w:val="00560439"/>
    <w:rsid w:val="005606C0"/>
    <w:rsid w:val="00560A05"/>
    <w:rsid w:val="0056610F"/>
    <w:rsid w:val="00567986"/>
    <w:rsid w:val="00571275"/>
    <w:rsid w:val="00575BCA"/>
    <w:rsid w:val="005800CC"/>
    <w:rsid w:val="00580252"/>
    <w:rsid w:val="00582866"/>
    <w:rsid w:val="00583659"/>
    <w:rsid w:val="00587362"/>
    <w:rsid w:val="0059042A"/>
    <w:rsid w:val="005929E2"/>
    <w:rsid w:val="00596E9A"/>
    <w:rsid w:val="005A51D4"/>
    <w:rsid w:val="005A6CAE"/>
    <w:rsid w:val="005A7D09"/>
    <w:rsid w:val="005B0344"/>
    <w:rsid w:val="005B520E"/>
    <w:rsid w:val="005C0CA3"/>
    <w:rsid w:val="005C7487"/>
    <w:rsid w:val="005D348F"/>
    <w:rsid w:val="005D44ED"/>
    <w:rsid w:val="005D4967"/>
    <w:rsid w:val="005E0E36"/>
    <w:rsid w:val="005E2800"/>
    <w:rsid w:val="005E5704"/>
    <w:rsid w:val="005E742B"/>
    <w:rsid w:val="005F0340"/>
    <w:rsid w:val="005F1311"/>
    <w:rsid w:val="005F1395"/>
    <w:rsid w:val="005F596C"/>
    <w:rsid w:val="0060471B"/>
    <w:rsid w:val="00605825"/>
    <w:rsid w:val="0060605D"/>
    <w:rsid w:val="00612647"/>
    <w:rsid w:val="00612EB5"/>
    <w:rsid w:val="00614132"/>
    <w:rsid w:val="006257D3"/>
    <w:rsid w:val="006327C5"/>
    <w:rsid w:val="0063352B"/>
    <w:rsid w:val="00645D22"/>
    <w:rsid w:val="00650E1A"/>
    <w:rsid w:val="00651A08"/>
    <w:rsid w:val="006527DE"/>
    <w:rsid w:val="00654204"/>
    <w:rsid w:val="00657EFF"/>
    <w:rsid w:val="00661C22"/>
    <w:rsid w:val="00662CE1"/>
    <w:rsid w:val="0066336A"/>
    <w:rsid w:val="00670434"/>
    <w:rsid w:val="00671432"/>
    <w:rsid w:val="006719BD"/>
    <w:rsid w:val="0067482E"/>
    <w:rsid w:val="006759B1"/>
    <w:rsid w:val="00680479"/>
    <w:rsid w:val="00681ADA"/>
    <w:rsid w:val="00681FFA"/>
    <w:rsid w:val="00685F76"/>
    <w:rsid w:val="006930A5"/>
    <w:rsid w:val="006A18F8"/>
    <w:rsid w:val="006A39A3"/>
    <w:rsid w:val="006B3542"/>
    <w:rsid w:val="006B62EA"/>
    <w:rsid w:val="006B6B66"/>
    <w:rsid w:val="006B7D5A"/>
    <w:rsid w:val="006C1DE0"/>
    <w:rsid w:val="006C6BD5"/>
    <w:rsid w:val="006C6C59"/>
    <w:rsid w:val="006D2761"/>
    <w:rsid w:val="006E01B0"/>
    <w:rsid w:val="006E67AC"/>
    <w:rsid w:val="006F1230"/>
    <w:rsid w:val="006F6D3D"/>
    <w:rsid w:val="00701B47"/>
    <w:rsid w:val="007022EE"/>
    <w:rsid w:val="007026AD"/>
    <w:rsid w:val="00703F58"/>
    <w:rsid w:val="0071016E"/>
    <w:rsid w:val="00711820"/>
    <w:rsid w:val="00715BEA"/>
    <w:rsid w:val="00722D41"/>
    <w:rsid w:val="00723FF3"/>
    <w:rsid w:val="00724AA4"/>
    <w:rsid w:val="00727D30"/>
    <w:rsid w:val="007326CB"/>
    <w:rsid w:val="00732783"/>
    <w:rsid w:val="00733D20"/>
    <w:rsid w:val="007364BA"/>
    <w:rsid w:val="00740EEA"/>
    <w:rsid w:val="00742604"/>
    <w:rsid w:val="00747791"/>
    <w:rsid w:val="00765FE4"/>
    <w:rsid w:val="007723A1"/>
    <w:rsid w:val="00773C9B"/>
    <w:rsid w:val="00775C5F"/>
    <w:rsid w:val="00775C85"/>
    <w:rsid w:val="00776DF4"/>
    <w:rsid w:val="00782DE2"/>
    <w:rsid w:val="00791453"/>
    <w:rsid w:val="00794804"/>
    <w:rsid w:val="00796F26"/>
    <w:rsid w:val="007A0B1E"/>
    <w:rsid w:val="007A2197"/>
    <w:rsid w:val="007B33F1"/>
    <w:rsid w:val="007B358A"/>
    <w:rsid w:val="007B39AD"/>
    <w:rsid w:val="007B6DDA"/>
    <w:rsid w:val="007C0308"/>
    <w:rsid w:val="007C2FF2"/>
    <w:rsid w:val="007C43A6"/>
    <w:rsid w:val="007D18BD"/>
    <w:rsid w:val="007D20C9"/>
    <w:rsid w:val="007D6232"/>
    <w:rsid w:val="007D662E"/>
    <w:rsid w:val="007E1F1F"/>
    <w:rsid w:val="007E23A9"/>
    <w:rsid w:val="007E4A77"/>
    <w:rsid w:val="007E7B94"/>
    <w:rsid w:val="007F0CE5"/>
    <w:rsid w:val="007F1F99"/>
    <w:rsid w:val="007F43AB"/>
    <w:rsid w:val="007F49A2"/>
    <w:rsid w:val="007F5402"/>
    <w:rsid w:val="007F768F"/>
    <w:rsid w:val="007F7DAB"/>
    <w:rsid w:val="00803F89"/>
    <w:rsid w:val="00806C78"/>
    <w:rsid w:val="00806DE7"/>
    <w:rsid w:val="0080791D"/>
    <w:rsid w:val="00811F23"/>
    <w:rsid w:val="008144A3"/>
    <w:rsid w:val="0081472B"/>
    <w:rsid w:val="00815069"/>
    <w:rsid w:val="00816633"/>
    <w:rsid w:val="00817C4A"/>
    <w:rsid w:val="00817F04"/>
    <w:rsid w:val="0082721C"/>
    <w:rsid w:val="00831A1B"/>
    <w:rsid w:val="008348BA"/>
    <w:rsid w:val="0083497D"/>
    <w:rsid w:val="00836367"/>
    <w:rsid w:val="008422A3"/>
    <w:rsid w:val="00845A5D"/>
    <w:rsid w:val="00846777"/>
    <w:rsid w:val="0084678C"/>
    <w:rsid w:val="00847FFB"/>
    <w:rsid w:val="00853309"/>
    <w:rsid w:val="00856571"/>
    <w:rsid w:val="008601A8"/>
    <w:rsid w:val="00863D37"/>
    <w:rsid w:val="00865429"/>
    <w:rsid w:val="00865D33"/>
    <w:rsid w:val="00866BEB"/>
    <w:rsid w:val="00870608"/>
    <w:rsid w:val="00871573"/>
    <w:rsid w:val="00873603"/>
    <w:rsid w:val="0087384F"/>
    <w:rsid w:val="00876E55"/>
    <w:rsid w:val="00881B13"/>
    <w:rsid w:val="00881E2F"/>
    <w:rsid w:val="008905C4"/>
    <w:rsid w:val="00892017"/>
    <w:rsid w:val="00892B3B"/>
    <w:rsid w:val="008941E8"/>
    <w:rsid w:val="008961B7"/>
    <w:rsid w:val="008A0D24"/>
    <w:rsid w:val="008A2C7D"/>
    <w:rsid w:val="008B75FF"/>
    <w:rsid w:val="008B7A09"/>
    <w:rsid w:val="008C173D"/>
    <w:rsid w:val="008C27DB"/>
    <w:rsid w:val="008C4B23"/>
    <w:rsid w:val="008C4DC4"/>
    <w:rsid w:val="008C6E42"/>
    <w:rsid w:val="008C731B"/>
    <w:rsid w:val="008D4427"/>
    <w:rsid w:val="008E2DC6"/>
    <w:rsid w:val="008E7790"/>
    <w:rsid w:val="008F4D02"/>
    <w:rsid w:val="008F6E2C"/>
    <w:rsid w:val="008F7DE8"/>
    <w:rsid w:val="00901CE1"/>
    <w:rsid w:val="00902A64"/>
    <w:rsid w:val="00904F5E"/>
    <w:rsid w:val="009064A4"/>
    <w:rsid w:val="00915388"/>
    <w:rsid w:val="00921835"/>
    <w:rsid w:val="009277DC"/>
    <w:rsid w:val="00927F9D"/>
    <w:rsid w:val="009303D9"/>
    <w:rsid w:val="00933C64"/>
    <w:rsid w:val="00936BF7"/>
    <w:rsid w:val="00943E85"/>
    <w:rsid w:val="0094536D"/>
    <w:rsid w:val="0095020B"/>
    <w:rsid w:val="00951D80"/>
    <w:rsid w:val="00954AD3"/>
    <w:rsid w:val="009629B5"/>
    <w:rsid w:val="00962F80"/>
    <w:rsid w:val="00967DAE"/>
    <w:rsid w:val="00970293"/>
    <w:rsid w:val="00971208"/>
    <w:rsid w:val="00972203"/>
    <w:rsid w:val="00973E93"/>
    <w:rsid w:val="00976996"/>
    <w:rsid w:val="009869D5"/>
    <w:rsid w:val="00987BB3"/>
    <w:rsid w:val="00987ECD"/>
    <w:rsid w:val="009907A5"/>
    <w:rsid w:val="009A0887"/>
    <w:rsid w:val="009A34BE"/>
    <w:rsid w:val="009A5E38"/>
    <w:rsid w:val="009A5F2A"/>
    <w:rsid w:val="009B37F9"/>
    <w:rsid w:val="009C2B49"/>
    <w:rsid w:val="009C74D9"/>
    <w:rsid w:val="009D02D9"/>
    <w:rsid w:val="009D2666"/>
    <w:rsid w:val="009D3FF2"/>
    <w:rsid w:val="009D4EE6"/>
    <w:rsid w:val="009D5015"/>
    <w:rsid w:val="009D58DF"/>
    <w:rsid w:val="009D79BA"/>
    <w:rsid w:val="009E4C1E"/>
    <w:rsid w:val="009F1D79"/>
    <w:rsid w:val="009F3267"/>
    <w:rsid w:val="009F389A"/>
    <w:rsid w:val="009F52F5"/>
    <w:rsid w:val="00A059B3"/>
    <w:rsid w:val="00A13ADC"/>
    <w:rsid w:val="00A21C54"/>
    <w:rsid w:val="00A319C9"/>
    <w:rsid w:val="00A37585"/>
    <w:rsid w:val="00A37B68"/>
    <w:rsid w:val="00A419BC"/>
    <w:rsid w:val="00A41D69"/>
    <w:rsid w:val="00A527A7"/>
    <w:rsid w:val="00A63F22"/>
    <w:rsid w:val="00A6754C"/>
    <w:rsid w:val="00A704AA"/>
    <w:rsid w:val="00A71605"/>
    <w:rsid w:val="00A7777A"/>
    <w:rsid w:val="00A831A0"/>
    <w:rsid w:val="00A86DBB"/>
    <w:rsid w:val="00A87DEC"/>
    <w:rsid w:val="00A92D5B"/>
    <w:rsid w:val="00A942E2"/>
    <w:rsid w:val="00AA04EE"/>
    <w:rsid w:val="00AA4AD8"/>
    <w:rsid w:val="00AA7938"/>
    <w:rsid w:val="00AC23ED"/>
    <w:rsid w:val="00AC3606"/>
    <w:rsid w:val="00AC5BEA"/>
    <w:rsid w:val="00AC5D6B"/>
    <w:rsid w:val="00AD26F6"/>
    <w:rsid w:val="00AD43F8"/>
    <w:rsid w:val="00AD4AD7"/>
    <w:rsid w:val="00AD5DD5"/>
    <w:rsid w:val="00AE089F"/>
    <w:rsid w:val="00AE14BA"/>
    <w:rsid w:val="00AE3409"/>
    <w:rsid w:val="00AE3CA2"/>
    <w:rsid w:val="00AE41A2"/>
    <w:rsid w:val="00AE6288"/>
    <w:rsid w:val="00AE6FC8"/>
    <w:rsid w:val="00AF775D"/>
    <w:rsid w:val="00B00F01"/>
    <w:rsid w:val="00B023EA"/>
    <w:rsid w:val="00B0272C"/>
    <w:rsid w:val="00B11A60"/>
    <w:rsid w:val="00B13236"/>
    <w:rsid w:val="00B14038"/>
    <w:rsid w:val="00B15978"/>
    <w:rsid w:val="00B15C1D"/>
    <w:rsid w:val="00B15D34"/>
    <w:rsid w:val="00B163CA"/>
    <w:rsid w:val="00B22613"/>
    <w:rsid w:val="00B22C85"/>
    <w:rsid w:val="00B26E2B"/>
    <w:rsid w:val="00B30019"/>
    <w:rsid w:val="00B34C6B"/>
    <w:rsid w:val="00B3736E"/>
    <w:rsid w:val="00B40BA4"/>
    <w:rsid w:val="00B418FF"/>
    <w:rsid w:val="00B51729"/>
    <w:rsid w:val="00B5329C"/>
    <w:rsid w:val="00B55B8E"/>
    <w:rsid w:val="00B60BBA"/>
    <w:rsid w:val="00B62B81"/>
    <w:rsid w:val="00B671E3"/>
    <w:rsid w:val="00B743D8"/>
    <w:rsid w:val="00B75E6C"/>
    <w:rsid w:val="00B77936"/>
    <w:rsid w:val="00B808F8"/>
    <w:rsid w:val="00B80CD4"/>
    <w:rsid w:val="00B86A9D"/>
    <w:rsid w:val="00B87F6E"/>
    <w:rsid w:val="00B97773"/>
    <w:rsid w:val="00BA1025"/>
    <w:rsid w:val="00BA2257"/>
    <w:rsid w:val="00BB09F5"/>
    <w:rsid w:val="00BB4B14"/>
    <w:rsid w:val="00BB5669"/>
    <w:rsid w:val="00BC064B"/>
    <w:rsid w:val="00BC3031"/>
    <w:rsid w:val="00BC3420"/>
    <w:rsid w:val="00BC4351"/>
    <w:rsid w:val="00BD2022"/>
    <w:rsid w:val="00BD46DB"/>
    <w:rsid w:val="00BD65BE"/>
    <w:rsid w:val="00BD670B"/>
    <w:rsid w:val="00BE241F"/>
    <w:rsid w:val="00BE5CC8"/>
    <w:rsid w:val="00BE7D3C"/>
    <w:rsid w:val="00BF378B"/>
    <w:rsid w:val="00BF3A13"/>
    <w:rsid w:val="00BF5FF6"/>
    <w:rsid w:val="00BF6E63"/>
    <w:rsid w:val="00C0207F"/>
    <w:rsid w:val="00C04B7E"/>
    <w:rsid w:val="00C06C1A"/>
    <w:rsid w:val="00C07307"/>
    <w:rsid w:val="00C16117"/>
    <w:rsid w:val="00C1693A"/>
    <w:rsid w:val="00C17AA9"/>
    <w:rsid w:val="00C20628"/>
    <w:rsid w:val="00C2075C"/>
    <w:rsid w:val="00C21D25"/>
    <w:rsid w:val="00C22983"/>
    <w:rsid w:val="00C23918"/>
    <w:rsid w:val="00C26CF5"/>
    <w:rsid w:val="00C27D99"/>
    <w:rsid w:val="00C3075A"/>
    <w:rsid w:val="00C30E55"/>
    <w:rsid w:val="00C32A9D"/>
    <w:rsid w:val="00C35C40"/>
    <w:rsid w:val="00C36131"/>
    <w:rsid w:val="00C45AF3"/>
    <w:rsid w:val="00C45C2E"/>
    <w:rsid w:val="00C50991"/>
    <w:rsid w:val="00C535CC"/>
    <w:rsid w:val="00C54FEC"/>
    <w:rsid w:val="00C5641D"/>
    <w:rsid w:val="00C57A85"/>
    <w:rsid w:val="00C616B1"/>
    <w:rsid w:val="00C6364C"/>
    <w:rsid w:val="00C669FF"/>
    <w:rsid w:val="00C71892"/>
    <w:rsid w:val="00C72AB2"/>
    <w:rsid w:val="00C779B6"/>
    <w:rsid w:val="00C806A6"/>
    <w:rsid w:val="00C86B26"/>
    <w:rsid w:val="00C90270"/>
    <w:rsid w:val="00C919A4"/>
    <w:rsid w:val="00C93308"/>
    <w:rsid w:val="00C94178"/>
    <w:rsid w:val="00C94EC9"/>
    <w:rsid w:val="00C952D8"/>
    <w:rsid w:val="00C96530"/>
    <w:rsid w:val="00C973C4"/>
    <w:rsid w:val="00C975F3"/>
    <w:rsid w:val="00CA02DE"/>
    <w:rsid w:val="00CA3F15"/>
    <w:rsid w:val="00CA4392"/>
    <w:rsid w:val="00CA58E5"/>
    <w:rsid w:val="00CB11B7"/>
    <w:rsid w:val="00CB63D9"/>
    <w:rsid w:val="00CB7AE3"/>
    <w:rsid w:val="00CC134F"/>
    <w:rsid w:val="00CC1AB8"/>
    <w:rsid w:val="00CC393F"/>
    <w:rsid w:val="00CC4D20"/>
    <w:rsid w:val="00CD2117"/>
    <w:rsid w:val="00CD5326"/>
    <w:rsid w:val="00CE0635"/>
    <w:rsid w:val="00CE2346"/>
    <w:rsid w:val="00CE511D"/>
    <w:rsid w:val="00CF495F"/>
    <w:rsid w:val="00D0571F"/>
    <w:rsid w:val="00D14966"/>
    <w:rsid w:val="00D17584"/>
    <w:rsid w:val="00D2056D"/>
    <w:rsid w:val="00D2132B"/>
    <w:rsid w:val="00D2176E"/>
    <w:rsid w:val="00D2739D"/>
    <w:rsid w:val="00D331C7"/>
    <w:rsid w:val="00D339AD"/>
    <w:rsid w:val="00D3542D"/>
    <w:rsid w:val="00D373A2"/>
    <w:rsid w:val="00D37ACF"/>
    <w:rsid w:val="00D4272A"/>
    <w:rsid w:val="00D459B5"/>
    <w:rsid w:val="00D50AB3"/>
    <w:rsid w:val="00D632BE"/>
    <w:rsid w:val="00D63691"/>
    <w:rsid w:val="00D647AB"/>
    <w:rsid w:val="00D67DF1"/>
    <w:rsid w:val="00D72D06"/>
    <w:rsid w:val="00D74A2A"/>
    <w:rsid w:val="00D7522C"/>
    <w:rsid w:val="00D7536F"/>
    <w:rsid w:val="00D76668"/>
    <w:rsid w:val="00D779AC"/>
    <w:rsid w:val="00D93D0D"/>
    <w:rsid w:val="00D94EA5"/>
    <w:rsid w:val="00D9664C"/>
    <w:rsid w:val="00DA5CFB"/>
    <w:rsid w:val="00DA6021"/>
    <w:rsid w:val="00DA7C1B"/>
    <w:rsid w:val="00DA7E16"/>
    <w:rsid w:val="00DB2ACD"/>
    <w:rsid w:val="00DB4686"/>
    <w:rsid w:val="00DB71DF"/>
    <w:rsid w:val="00DB7D02"/>
    <w:rsid w:val="00DC2BDB"/>
    <w:rsid w:val="00DC4E93"/>
    <w:rsid w:val="00DC609C"/>
    <w:rsid w:val="00DD351D"/>
    <w:rsid w:val="00DD3D20"/>
    <w:rsid w:val="00DF15BA"/>
    <w:rsid w:val="00DF173C"/>
    <w:rsid w:val="00DF194E"/>
    <w:rsid w:val="00E024EC"/>
    <w:rsid w:val="00E07383"/>
    <w:rsid w:val="00E11CE9"/>
    <w:rsid w:val="00E13505"/>
    <w:rsid w:val="00E14B30"/>
    <w:rsid w:val="00E165BC"/>
    <w:rsid w:val="00E17076"/>
    <w:rsid w:val="00E204A2"/>
    <w:rsid w:val="00E21C2F"/>
    <w:rsid w:val="00E27926"/>
    <w:rsid w:val="00E33E82"/>
    <w:rsid w:val="00E35C80"/>
    <w:rsid w:val="00E4173A"/>
    <w:rsid w:val="00E56BD1"/>
    <w:rsid w:val="00E56F56"/>
    <w:rsid w:val="00E600AB"/>
    <w:rsid w:val="00E60F47"/>
    <w:rsid w:val="00E61E12"/>
    <w:rsid w:val="00E6474C"/>
    <w:rsid w:val="00E64D7B"/>
    <w:rsid w:val="00E67CBF"/>
    <w:rsid w:val="00E7097D"/>
    <w:rsid w:val="00E71637"/>
    <w:rsid w:val="00E7596C"/>
    <w:rsid w:val="00E81BE8"/>
    <w:rsid w:val="00E820DB"/>
    <w:rsid w:val="00E827FE"/>
    <w:rsid w:val="00E86F0D"/>
    <w:rsid w:val="00E870E8"/>
    <w:rsid w:val="00E87222"/>
    <w:rsid w:val="00E878F2"/>
    <w:rsid w:val="00E93FA9"/>
    <w:rsid w:val="00E9650D"/>
    <w:rsid w:val="00E976E7"/>
    <w:rsid w:val="00EA0B86"/>
    <w:rsid w:val="00EA2346"/>
    <w:rsid w:val="00EA403E"/>
    <w:rsid w:val="00EA621D"/>
    <w:rsid w:val="00EA64FA"/>
    <w:rsid w:val="00EB3A61"/>
    <w:rsid w:val="00EB4DB4"/>
    <w:rsid w:val="00EB5DAD"/>
    <w:rsid w:val="00EB78EF"/>
    <w:rsid w:val="00EC2CDE"/>
    <w:rsid w:val="00ED00D4"/>
    <w:rsid w:val="00ED010B"/>
    <w:rsid w:val="00ED0149"/>
    <w:rsid w:val="00ED2F4F"/>
    <w:rsid w:val="00ED4DCC"/>
    <w:rsid w:val="00ED683F"/>
    <w:rsid w:val="00ED79AC"/>
    <w:rsid w:val="00EF03C3"/>
    <w:rsid w:val="00EF0A5B"/>
    <w:rsid w:val="00EF204D"/>
    <w:rsid w:val="00EF6490"/>
    <w:rsid w:val="00EF7DE3"/>
    <w:rsid w:val="00F03103"/>
    <w:rsid w:val="00F03719"/>
    <w:rsid w:val="00F060EE"/>
    <w:rsid w:val="00F0624B"/>
    <w:rsid w:val="00F11A0D"/>
    <w:rsid w:val="00F173C0"/>
    <w:rsid w:val="00F2026F"/>
    <w:rsid w:val="00F210A0"/>
    <w:rsid w:val="00F2392A"/>
    <w:rsid w:val="00F24E0C"/>
    <w:rsid w:val="00F271DE"/>
    <w:rsid w:val="00F34D6A"/>
    <w:rsid w:val="00F36079"/>
    <w:rsid w:val="00F425F2"/>
    <w:rsid w:val="00F56695"/>
    <w:rsid w:val="00F56B05"/>
    <w:rsid w:val="00F57A13"/>
    <w:rsid w:val="00F627DA"/>
    <w:rsid w:val="00F65A04"/>
    <w:rsid w:val="00F65DD7"/>
    <w:rsid w:val="00F71EC8"/>
    <w:rsid w:val="00F722C3"/>
    <w:rsid w:val="00F7288F"/>
    <w:rsid w:val="00F8120A"/>
    <w:rsid w:val="00F847A6"/>
    <w:rsid w:val="00F85717"/>
    <w:rsid w:val="00F906D0"/>
    <w:rsid w:val="00F915CB"/>
    <w:rsid w:val="00F9441B"/>
    <w:rsid w:val="00F97446"/>
    <w:rsid w:val="00FA2C3D"/>
    <w:rsid w:val="00FA4C32"/>
    <w:rsid w:val="00FB0B8F"/>
    <w:rsid w:val="00FB1D81"/>
    <w:rsid w:val="00FB31DF"/>
    <w:rsid w:val="00FC2DA7"/>
    <w:rsid w:val="00FC7451"/>
    <w:rsid w:val="00FC7AFA"/>
    <w:rsid w:val="00FD2FCF"/>
    <w:rsid w:val="00FD3151"/>
    <w:rsid w:val="00FD3B38"/>
    <w:rsid w:val="00FD73F1"/>
    <w:rsid w:val="00FD7D79"/>
    <w:rsid w:val="00FE426D"/>
    <w:rsid w:val="00FE676D"/>
    <w:rsid w:val="00FE7114"/>
    <w:rsid w:val="00FF4E7D"/>
    <w:rsid w:val="00FF52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EACA9"/>
  <w15:chartTrackingRefBased/>
  <w15:docId w15:val="{54D2FA41-1DF8-435E-9078-D713AE46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val="en-US" w:eastAsia="en-US"/>
    </w:rPr>
  </w:style>
  <w:style w:type="paragraph" w:styleId="1">
    <w:name w:val="heading 1"/>
    <w:basedOn w:val="a"/>
    <w:next w:val="a"/>
    <w:qFormat/>
    <w:rsid w:val="006B6B66"/>
    <w:pPr>
      <w:keepNext/>
      <w:keepLines/>
      <w:numPr>
        <w:numId w:val="4"/>
      </w:numPr>
      <w:tabs>
        <w:tab w:val="left" w:pos="216"/>
      </w:tabs>
      <w:spacing w:before="160" w:after="80"/>
      <w:ind w:firstLine="0"/>
      <w:outlineLvl w:val="0"/>
    </w:pPr>
    <w:rPr>
      <w:smallCaps/>
      <w:noProof/>
    </w:rPr>
  </w:style>
  <w:style w:type="paragraph" w:styleId="2">
    <w:name w:val="heading 2"/>
    <w:basedOn w:val="a"/>
    <w:next w:val="a"/>
    <w:qFormat/>
    <w:rsid w:val="00ED0149"/>
    <w:pPr>
      <w:keepNext/>
      <w:keepLines/>
      <w:numPr>
        <w:ilvl w:val="1"/>
        <w:numId w:val="4"/>
      </w:numPr>
      <w:tabs>
        <w:tab w:val="num" w:pos="288"/>
      </w:tabs>
      <w:spacing w:before="120" w:after="60"/>
      <w:jc w:val="left"/>
      <w:outlineLvl w:val="1"/>
    </w:pPr>
    <w:rPr>
      <w:i/>
      <w:iCs/>
      <w:noProof/>
    </w:rPr>
  </w:style>
  <w:style w:type="paragraph" w:styleId="3">
    <w:name w:val="heading 3"/>
    <w:basedOn w:val="a"/>
    <w:next w:val="a"/>
    <w:qFormat/>
    <w:rsid w:val="00794804"/>
    <w:pPr>
      <w:numPr>
        <w:ilvl w:val="2"/>
        <w:numId w:val="4"/>
      </w:numPr>
      <w:spacing w:line="240" w:lineRule="exact"/>
      <w:ind w:firstLine="288"/>
      <w:jc w:val="both"/>
      <w:outlineLvl w:val="2"/>
    </w:pPr>
    <w:rPr>
      <w:i/>
      <w:iCs/>
      <w:noProof/>
    </w:rPr>
  </w:style>
  <w:style w:type="paragraph" w:styleId="4">
    <w:name w:val="heading 4"/>
    <w:basedOn w:val="a"/>
    <w:next w:val="a"/>
    <w:qFormat/>
    <w:rsid w:val="00794804"/>
    <w:pPr>
      <w:numPr>
        <w:ilvl w:val="3"/>
        <w:numId w:val="4"/>
      </w:numPr>
      <w:tabs>
        <w:tab w:val="clear" w:pos="630"/>
        <w:tab w:val="left" w:pos="720"/>
      </w:tabs>
      <w:spacing w:before="40" w:after="40"/>
      <w:ind w:firstLine="504"/>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页脚 字符"/>
    <w:basedOn w:val="a0"/>
    <w:link w:val="a7"/>
    <w:uiPriority w:val="99"/>
    <w:rsid w:val="001A3B3D"/>
  </w:style>
  <w:style w:type="paragraph" w:customStyle="1" w:styleId="EndNoteBibliographyTitle">
    <w:name w:val="EndNote Bibliography Title"/>
    <w:basedOn w:val="a"/>
    <w:link w:val="EndNoteBibliographyTitle0"/>
    <w:rsid w:val="00CA02DE"/>
    <w:rPr>
      <w:noProof/>
    </w:rPr>
  </w:style>
  <w:style w:type="character" w:customStyle="1" w:styleId="EndNoteBibliographyTitle0">
    <w:name w:val="EndNote Bibliography Title 字符"/>
    <w:basedOn w:val="a4"/>
    <w:link w:val="EndNoteBibliographyTitle"/>
    <w:rsid w:val="00CA02DE"/>
    <w:rPr>
      <w:noProof/>
      <w:spacing w:val="-1"/>
      <w:lang w:val="en-US" w:eastAsia="en-US"/>
    </w:rPr>
  </w:style>
  <w:style w:type="paragraph" w:customStyle="1" w:styleId="EndNoteBibliography">
    <w:name w:val="EndNote Bibliography"/>
    <w:basedOn w:val="a"/>
    <w:link w:val="EndNoteBibliography0"/>
    <w:rsid w:val="00CA02DE"/>
    <w:rPr>
      <w:noProof/>
    </w:rPr>
  </w:style>
  <w:style w:type="character" w:customStyle="1" w:styleId="EndNoteBibliography0">
    <w:name w:val="EndNote Bibliography 字符"/>
    <w:basedOn w:val="a4"/>
    <w:link w:val="EndNoteBibliography"/>
    <w:rsid w:val="00CA02DE"/>
    <w:rPr>
      <w:noProof/>
      <w:spacing w:val="-1"/>
      <w:lang w:val="en-US" w:eastAsia="en-US"/>
    </w:rPr>
  </w:style>
  <w:style w:type="paragraph" w:customStyle="1" w:styleId="EndNoteCategoryHeading">
    <w:name w:val="EndNote Category Heading"/>
    <w:basedOn w:val="a"/>
    <w:link w:val="EndNoteCategoryHeading0"/>
    <w:rsid w:val="00CA02DE"/>
    <w:pPr>
      <w:spacing w:before="120" w:after="120"/>
      <w:jc w:val="left"/>
    </w:pPr>
    <w:rPr>
      <w:b/>
      <w:noProof/>
    </w:rPr>
  </w:style>
  <w:style w:type="character" w:customStyle="1" w:styleId="EndNoteCategoryHeading0">
    <w:name w:val="EndNote Category Heading 字符"/>
    <w:basedOn w:val="a4"/>
    <w:link w:val="EndNoteCategoryHeading"/>
    <w:rsid w:val="00CA02DE"/>
    <w:rPr>
      <w:b/>
      <w:noProof/>
      <w:spacing w:val="-1"/>
      <w:lang w:val="en-US" w:eastAsia="en-US"/>
    </w:rPr>
  </w:style>
  <w:style w:type="character" w:customStyle="1" w:styleId="fontstyle01">
    <w:name w:val="fontstyle01"/>
    <w:basedOn w:val="a0"/>
    <w:rsid w:val="004131D0"/>
    <w:rPr>
      <w:rFonts w:ascii="t1-gul-regular" w:hAnsi="t1-gul-regular"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913432">
      <w:bodyDiv w:val="1"/>
      <w:marLeft w:val="0"/>
      <w:marRight w:val="0"/>
      <w:marTop w:val="0"/>
      <w:marBottom w:val="0"/>
      <w:divBdr>
        <w:top w:val="none" w:sz="0" w:space="0" w:color="auto"/>
        <w:left w:val="none" w:sz="0" w:space="0" w:color="auto"/>
        <w:bottom w:val="none" w:sz="0" w:space="0" w:color="auto"/>
        <w:right w:val="none" w:sz="0" w:space="0" w:color="auto"/>
      </w:divBdr>
    </w:div>
    <w:div w:id="1406957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4200A-8CDF-405D-A9A7-D86E527C5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1</TotalTime>
  <Pages>4</Pages>
  <Words>8034</Words>
  <Characters>4579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许 墨</cp:lastModifiedBy>
  <cp:revision>1013</cp:revision>
  <dcterms:created xsi:type="dcterms:W3CDTF">2021-08-22T19:08:00Z</dcterms:created>
  <dcterms:modified xsi:type="dcterms:W3CDTF">2021-09-04T10:25:00Z</dcterms:modified>
</cp:coreProperties>
</file>